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afb"/>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07604E34"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 xml:space="preserve">of the data 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r w:rsidR="00D47607">
        <w:t xml:space="preserve">ReliefF </w:t>
      </w:r>
      <w:r w:rsidR="00CB111F">
        <w:t xml:space="preserve">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by testing set showed </w:t>
      </w:r>
      <w:r w:rsidR="00B621AA">
        <w:t xml:space="preserve">that </w:t>
      </w:r>
      <w:r w:rsidR="00F05508">
        <w:t xml:space="preserve">with the information from </w:t>
      </w:r>
      <w:r w:rsidR="008D2ECE">
        <w:t xml:space="preserve">only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that </w:t>
      </w:r>
      <w:r w:rsidR="00EF4DBE">
        <w:t xml:space="preserve">multi-element profiling combined with </w:t>
      </w:r>
      <w:r w:rsidR="005F4762">
        <w:t xml:space="preserve">machine learning techniques </w:t>
      </w:r>
      <w:r w:rsidR="008D2ECE">
        <w:t xml:space="preserve">is an effective </w:t>
      </w:r>
      <w:r w:rsidR="001B5D99">
        <w:t>strategy</w:t>
      </w:r>
      <w:r w:rsidR="00B1371B">
        <w:t xml:space="preserve"> to determine the geological </w:t>
      </w:r>
      <w:commentRangeStart w:id="0"/>
      <w:r w:rsidR="009F328C">
        <w:t>authenticity</w:t>
      </w:r>
      <w:commentRangeEnd w:id="0"/>
      <w:r w:rsidR="00105D3F">
        <w:rPr>
          <w:rStyle w:val="afc"/>
        </w:rPr>
        <w:commentReference w:id="0"/>
      </w:r>
      <w:r w:rsidR="009F328C">
        <w:t xml:space="preserve"> 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730FDE7D"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MoA)</w:t>
      </w:r>
      <w:r w:rsidR="00FD6AF8">
        <w:t xml:space="preserve">. </w:t>
      </w:r>
    </w:p>
    <w:p w14:paraId="3BF64723" w14:textId="4DD20368"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470058B7"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 and </w:t>
      </w:r>
      <w:r w:rsidR="0064739E">
        <w:t>machine learning</w:t>
      </w:r>
      <w:r w:rsidR="00BB7243">
        <w:t xml:space="preserve"> (ML)</w:t>
      </w:r>
      <w:r w:rsidR="004E192E">
        <w:t xml:space="preserve"> techniques</w:t>
      </w:r>
      <w:r w:rsidR="009254ED">
        <w:t>,</w:t>
      </w:r>
      <w:r w:rsidR="00585BE7">
        <w:t xml:space="preserve"> </w:t>
      </w:r>
      <w:r w:rsidR="005C20E5">
        <w:t xml:space="preserve">have been </w:t>
      </w:r>
      <w:r w:rsidR="002E4F69">
        <w:t xml:space="preserve">vigorously </w:t>
      </w:r>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xml:space="preserve">. </w:t>
      </w:r>
      <w:r w:rsidR="002E4F69">
        <w:t>ICP-MS is capable</w:t>
      </w:r>
      <w:r w:rsidR="00C700B0">
        <w:t xml:space="preserve"> of </w:t>
      </w:r>
      <w:r w:rsidR="00025C21">
        <w:t>simultaneously</w:t>
      </w:r>
      <w:r w:rsidR="005C20E5">
        <w:t xml:space="preserve"> </w:t>
      </w:r>
      <w:r w:rsidR="000A5605">
        <w:t>detect</w:t>
      </w:r>
      <w:r w:rsidR="00C700B0">
        <w:t>ing</w:t>
      </w:r>
      <w:r w:rsidR="000A5605">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8044A0">
        <w:t xml:space="preserve">MVA has been generally used to process and integrate data with large volume, in which principal component analysis (PCA) and linear discriminate analysis (LDA)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 xml:space="preserve">trend </w:t>
      </w:r>
      <w:r w:rsidR="003D3A85">
        <w:t>embedded in the dataset</w:t>
      </w:r>
      <w:r w:rsidR="00545E49">
        <w:fldChar w:fldCharType="begin" w:fldLock="1"/>
      </w:r>
      <w:r w:rsidR="00E47314">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5&lt;/sup&gt;","plainTextFormattedCitation":"15","previouslyFormattedCitation":"&lt;sup&gt;16&lt;/sup&gt;"},"properties":{"noteIndex":0},"schema":"https://github.com/citation-style-language/schema/raw/master/csl-citation.json"}</w:instrText>
      </w:r>
      <w:r w:rsidR="00545E49">
        <w:fldChar w:fldCharType="separate"/>
      </w:r>
      <w:r w:rsidR="00E47314" w:rsidRPr="00E47314">
        <w:rPr>
          <w:noProof/>
          <w:vertAlign w:val="superscript"/>
        </w:rPr>
        <w:t>15</w:t>
      </w:r>
      <w:r w:rsidR="00545E49">
        <w:fldChar w:fldCharType="end"/>
      </w:r>
      <w:r w:rsidR="003D3A85">
        <w:t xml:space="preserve">. </w:t>
      </w:r>
      <w:r w:rsidR="009E2E76" w:rsidRPr="001B40F0">
        <w:t>However,</w:t>
      </w:r>
      <w:r w:rsidR="009E2E76">
        <w:t xml:space="preserve"> </w:t>
      </w:r>
      <w:r w:rsidR="0024313A">
        <w:t>with</w:t>
      </w:r>
      <w:r w:rsidR="009E2E76" w:rsidRPr="00CD2EE0">
        <w:t xml:space="preserve"> the </w:t>
      </w:r>
      <w:r w:rsidR="004131DE">
        <w:t xml:space="preserve">increase of data </w:t>
      </w:r>
      <w:r w:rsidR="00F838CF">
        <w:t>complexity</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BA0A61">
        <w:t>very much desired</w:t>
      </w:r>
      <w:r w:rsidR="00FB1AF0">
        <w:fldChar w:fldCharType="begin" w:fldLock="1"/>
      </w:r>
      <w:r w:rsidR="00E47314">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eviouslyFormattedCitation":"&lt;sup&gt;17&lt;/sup&gt;"},"properties":{"noteIndex":0},"schema":"https://github.com/citation-style-language/schema/raw/master/csl-citation.json"}</w:instrText>
      </w:r>
      <w:r w:rsidR="00FB1AF0">
        <w:fldChar w:fldCharType="separate"/>
      </w:r>
      <w:r w:rsidR="00E47314" w:rsidRPr="00E47314">
        <w:rPr>
          <w:noProof/>
          <w:vertAlign w:val="superscript"/>
        </w:rPr>
        <w:t>16</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E47314">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7&lt;/sup&gt;","plainTextFormattedCitation":"17","previouslyFormattedCitation":"&lt;sup&gt;18&lt;/sup&gt;"},"properties":{"noteIndex":0},"schema":"https://github.com/citation-style-language/schema/raw/master/csl-citation.json"}</w:instrText>
      </w:r>
      <w:r w:rsidR="00990D19">
        <w:fldChar w:fldCharType="separate"/>
      </w:r>
      <w:r w:rsidR="00E47314" w:rsidRPr="00E47314">
        <w:rPr>
          <w:noProof/>
          <w:vertAlign w:val="superscript"/>
        </w:rPr>
        <w:t>17</w:t>
      </w:r>
      <w:r w:rsidR="00990D19">
        <w:fldChar w:fldCharType="end"/>
      </w:r>
      <w:r w:rsidR="00DE0C97" w:rsidRPr="009A1A8C">
        <w:t>,</w:t>
      </w:r>
      <w:r w:rsidR="00DE0C97">
        <w:t xml:space="preserve"> </w:t>
      </w:r>
      <w:r w:rsidR="00C55A56">
        <w:t>biomedical</w:t>
      </w:r>
      <w:r w:rsidR="00C55A56">
        <w:fldChar w:fldCharType="begin" w:fldLock="1"/>
      </w:r>
      <w:r w:rsidR="00E47314">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8&lt;/sup&gt;","plainTextFormattedCitation":"18","previouslyFormattedCitation":"&lt;sup&gt;19&lt;/sup&gt;"},"properties":{"noteIndex":0},"schema":"https://github.com/citation-style-language/schema/raw/master/csl-citation.json"}</w:instrText>
      </w:r>
      <w:r w:rsidR="00C55A56">
        <w:fldChar w:fldCharType="separate"/>
      </w:r>
      <w:r w:rsidR="00E47314" w:rsidRPr="00E47314">
        <w:rPr>
          <w:noProof/>
          <w:vertAlign w:val="superscript"/>
        </w:rPr>
        <w:t>18</w:t>
      </w:r>
      <w:r w:rsidR="00C55A56">
        <w:fldChar w:fldCharType="end"/>
      </w:r>
      <w:r w:rsidR="00C55A56" w:rsidRPr="00767F9A">
        <w:rPr>
          <w:vertAlign w:val="superscript"/>
        </w:rPr>
        <w:t>,</w:t>
      </w:r>
      <w:r w:rsidR="00C55A56">
        <w:fldChar w:fldCharType="begin" w:fldLock="1"/>
      </w:r>
      <w:r w:rsidR="00E47314">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19&lt;/sup&gt;","plainTextFormattedCitation":"19","previouslyFormattedCitation":"&lt;sup&gt;20&lt;/sup&gt;"},"properties":{"noteIndex":0},"schema":"https://github.com/citation-style-language/schema/raw/master/csl-citation.json"}</w:instrText>
      </w:r>
      <w:r w:rsidR="00C55A56">
        <w:fldChar w:fldCharType="separate"/>
      </w:r>
      <w:r w:rsidR="00E47314" w:rsidRPr="00E47314">
        <w:rPr>
          <w:noProof/>
          <w:vertAlign w:val="superscript"/>
        </w:rPr>
        <w:t>19</w:t>
      </w:r>
      <w:r w:rsidR="00C55A56">
        <w:fldChar w:fldCharType="end"/>
      </w:r>
      <w:r w:rsidR="00767F9A">
        <w:t xml:space="preserve">, </w:t>
      </w:r>
      <w:r w:rsidR="00DE0C97">
        <w:t>astronomy</w:t>
      </w:r>
      <w:r w:rsidR="00990D19">
        <w:fldChar w:fldCharType="begin" w:fldLock="1"/>
      </w:r>
      <w:r w:rsidR="00E47314">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0&lt;/sup&gt;","plainTextFormattedCitation":"20","previouslyFormattedCitation":"&lt;sup&gt;21&lt;/sup&gt;"},"properties":{"noteIndex":0},"schema":"https://github.com/citation-style-language/schema/raw/master/csl-citation.json"}</w:instrText>
      </w:r>
      <w:r w:rsidR="00990D19">
        <w:fldChar w:fldCharType="separate"/>
      </w:r>
      <w:r w:rsidR="00E47314" w:rsidRPr="00E47314">
        <w:rPr>
          <w:noProof/>
          <w:vertAlign w:val="superscript"/>
        </w:rPr>
        <w:t>20</w:t>
      </w:r>
      <w:r w:rsidR="00990D19">
        <w:fldChar w:fldCharType="end"/>
      </w:r>
      <w:r w:rsidR="00DE0C97">
        <w:t xml:space="preserve"> and bioinformatics</w:t>
      </w:r>
      <w:r w:rsidR="00990D19">
        <w:fldChar w:fldCharType="begin" w:fldLock="1"/>
      </w:r>
      <w:r w:rsidR="00E47314">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1&lt;/sup&gt;","plainTextFormattedCitation":"21","previouslyFormattedCitation":"&lt;sup&gt;22&lt;/sup&gt;"},"properties":{"noteIndex":0},"schema":"https://github.com/citation-style-language/schema/raw/master/csl-citation.json"}</w:instrText>
      </w:r>
      <w:r w:rsidR="00990D19">
        <w:fldChar w:fldCharType="separate"/>
      </w:r>
      <w:r w:rsidR="00E47314" w:rsidRPr="00E47314">
        <w:rPr>
          <w:noProof/>
          <w:vertAlign w:val="superscript"/>
        </w:rPr>
        <w:t>21</w:t>
      </w:r>
      <w:r w:rsidR="00990D19">
        <w:fldChar w:fldCharType="end"/>
      </w:r>
      <w:r w:rsidR="008C7B44">
        <w:t>.</w:t>
      </w:r>
      <w:r w:rsidR="0054485B">
        <w:t xml:space="preserve"> </w:t>
      </w:r>
      <w:r w:rsidR="00CB1F76">
        <w:t xml:space="preserve">Yet </w:t>
      </w:r>
      <w:r w:rsidR="00CD662B">
        <w:t xml:space="preserve">so </w:t>
      </w:r>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AE0B39" w:rsidRPr="00025C21">
        <w:t>geographical</w:t>
      </w:r>
      <w:r w:rsidR="0054485B">
        <w:t xml:space="preserve"> </w:t>
      </w:r>
      <w:r w:rsidR="00DE0C97">
        <w:t>authentication</w:t>
      </w:r>
      <w:r w:rsidR="005960CC">
        <w:fldChar w:fldCharType="begin" w:fldLock="1"/>
      </w:r>
      <w:r w:rsidR="00E47314">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2&lt;/sup&gt;","plainTextFormattedCitation":"12,22","previouslyFormattedCitation":"&lt;sup&gt;12,23&lt;/sup&gt;"},"properties":{"noteIndex":0},"schema":"https://github.com/citation-style-language/schema/raw/master/csl-citation.json"}</w:instrText>
      </w:r>
      <w:r w:rsidR="005960CC">
        <w:fldChar w:fldCharType="separate"/>
      </w:r>
      <w:r w:rsidR="00E47314" w:rsidRPr="00E47314">
        <w:rPr>
          <w:noProof/>
          <w:vertAlign w:val="superscript"/>
        </w:rPr>
        <w:t>12,22</w:t>
      </w:r>
      <w:r w:rsidR="005960CC">
        <w:fldChar w:fldCharType="end"/>
      </w:r>
      <w:r w:rsidR="00AE0B39">
        <w:t>.</w:t>
      </w:r>
      <w:r w:rsidR="004819FD">
        <w:t xml:space="preserve"> </w:t>
      </w:r>
    </w:p>
    <w:p w14:paraId="71574BB1" w14:textId="0BDB31AD"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ee (</w:t>
      </w:r>
      <w:r w:rsidR="00A47F9D">
        <w:t>RF</w:t>
      </w:r>
      <w:r w:rsidR="00A9146A">
        <w:t>)</w:t>
      </w:r>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w:t>
      </w:r>
      <w:r w:rsidR="008B3A2C">
        <w:t xml:space="preserve">to </w:t>
      </w:r>
      <w:r w:rsidR="00A47F9D">
        <w:t xml:space="preserve">construct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r w:rsidR="00D36E86">
        <w:t xml:space="preserve"> </w:t>
      </w:r>
      <w:r w:rsidR="009D4B6C">
        <w:t xml:space="preserve">differentiation </w:t>
      </w:r>
      <w:r w:rsidR="00D36E86">
        <w:t xml:space="preserve">between GI rices.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6EEB1D"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1" w:name="_Hlk33081678"/>
      <w:r w:rsidR="004F53B7">
        <w:t>China</w:t>
      </w:r>
      <w:bookmarkEnd w:id="1"/>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D436A9">
        <w:t xml:space="preserve">these </w:t>
      </w:r>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r w:rsidR="00D436A9">
        <w:t xml:space="preserve">the </w:t>
      </w:r>
      <w:r w:rsidR="00AE7FA1">
        <w:t>samples</w:t>
      </w:r>
      <w:r w:rsidR="00B11BAB">
        <w:t xml:space="preserve"> </w:t>
      </w:r>
      <w:r w:rsidR="00204D4E">
        <w:t xml:space="preserve">i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C0C6F">
      <w:pPr>
        <w:jc w:val="center"/>
      </w:pPr>
      <w:r>
        <w:rPr>
          <w:noProof/>
        </w:rPr>
        <w:lastRenderedPageBreak/>
        <w:drawing>
          <wp:inline distT="0" distB="0" distL="0" distR="0" wp14:anchorId="55F07B24" wp14:editId="3364DA63">
            <wp:extent cx="3243561"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43561" cy="2520000"/>
                    </a:xfrm>
                    <a:prstGeom prst="rect">
                      <a:avLst/>
                    </a:prstGeom>
                    <a:noFill/>
                    <a:ln>
                      <a:noFill/>
                    </a:ln>
                  </pic:spPr>
                </pic:pic>
              </a:graphicData>
            </a:graphic>
          </wp:inline>
        </w:drawing>
      </w:r>
    </w:p>
    <w:p w14:paraId="49F2AA46" w14:textId="791DD11B" w:rsidR="00D436A9" w:rsidRPr="00D436A9" w:rsidRDefault="00D436A9" w:rsidP="00D436A9">
      <w:r w:rsidRPr="00510289">
        <w:t>Fig.1.</w:t>
      </w:r>
      <w:r>
        <w:t xml:space="preserve"> G</w:t>
      </w:r>
      <w:r w:rsidRPr="00510289">
        <w:t>eographical</w:t>
      </w:r>
      <w:r>
        <w:t xml:space="preserve"> </w:t>
      </w:r>
      <w:r w:rsidRPr="00510289">
        <w:t>information</w:t>
      </w:r>
      <w:r>
        <w:t xml:space="preserve"> </w:t>
      </w:r>
      <w:r w:rsidRPr="00510289">
        <w:t>of</w:t>
      </w:r>
      <w:r>
        <w:t xml:space="preserve"> GI </w:t>
      </w:r>
      <w:r w:rsidRPr="00510289">
        <w:t>rice</w:t>
      </w:r>
      <w:r>
        <w:t xml:space="preserve"> </w:t>
      </w:r>
      <w:r w:rsidRPr="00510289">
        <w:t>samples</w:t>
      </w:r>
      <w:r>
        <w:t xml:space="preserve"> collected </w:t>
      </w:r>
      <w:r w:rsidRPr="00510289">
        <w:t>from</w:t>
      </w:r>
      <w:r>
        <w:t xml:space="preserve"> </w:t>
      </w:r>
      <w:r w:rsidRPr="00510289">
        <w:t>different</w:t>
      </w:r>
      <w:r>
        <w:t xml:space="preserve"> </w:t>
      </w:r>
      <w:r w:rsidRPr="00510289">
        <w:t>regions</w:t>
      </w:r>
      <w:r>
        <w:t xml:space="preserve"> </w:t>
      </w:r>
      <w:r w:rsidR="00204D4E">
        <w:t xml:space="preserve">in </w:t>
      </w:r>
      <w:r w:rsidRPr="00510289">
        <w:t>China</w:t>
      </w:r>
      <w:r>
        <w:t xml:space="preserve"> with </w:t>
      </w:r>
      <w:r>
        <w:rPr>
          <w:rFonts w:hint="eastAsia"/>
        </w:rPr>
        <w:t>corresponding</w:t>
      </w:r>
      <w:r>
        <w:t xml:space="preserve"> sample size.</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05C7BB52"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1E102F">
        <w:t xml:space="preserve"> </w:t>
      </w:r>
      <w:r w:rsidR="0015204D">
        <w:t xml:space="preserve">and standard solutions of </w:t>
      </w:r>
      <w:r w:rsidR="002067BE" w:rsidRPr="009C502C">
        <w:rPr>
          <w:vertAlign w:val="superscript"/>
        </w:rPr>
        <w:t>45</w:t>
      </w:r>
      <w:r w:rsidR="00633DA6" w:rsidRPr="004B5336">
        <w:t>Sc (part# 5190-8578)</w:t>
      </w:r>
      <w:r w:rsidR="003A2E69">
        <w:t xml:space="preserve"> and </w:t>
      </w:r>
      <w:r w:rsidR="003A2E69" w:rsidRPr="00C474D8">
        <w:rPr>
          <w:vertAlign w:val="superscript"/>
        </w:rPr>
        <w:t>103</w:t>
      </w:r>
      <w:r w:rsidR="003A2E69" w:rsidRPr="004B5336">
        <w:t>Rh (part# 8500-6945)</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certified reference material 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5D11781C"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Paar,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15204D">
        <w:t xml:space="preserve">deionized </w:t>
      </w:r>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6F7FC832" w14:textId="0333EEA0" w:rsidR="00622E48"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E47314">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3&lt;/sup&gt;","plainTextFormattedCitation":"23","previouslyFormattedCitation":"&lt;sup&gt;24&lt;/sup&gt;"},"properties":{"noteIndex":0},"schema":"https://github.com/citation-style-language/schema/raw/master/csl-citation.json"}</w:instrText>
      </w:r>
      <w:r w:rsidR="00F46157" w:rsidRPr="004B5336">
        <w:fldChar w:fldCharType="separate"/>
      </w:r>
      <w:r w:rsidR="00E47314" w:rsidRPr="00E47314">
        <w:rPr>
          <w:noProof/>
          <w:vertAlign w:val="superscript"/>
        </w:rPr>
        <w:t>23</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08133B">
        <w:t xml:space="preserve">. Briefly, </w:t>
      </w:r>
      <w:r w:rsidR="00BF0812">
        <w:t>under the helium tune mode, the plasma parameters were 1550 W</w:t>
      </w:r>
      <w:r w:rsidR="00E43A23">
        <w:t xml:space="preserve"> </w:t>
      </w:r>
      <w:r w:rsidR="00677AF4">
        <w:t>radio frequency</w:t>
      </w:r>
      <w:r w:rsidR="00E43A23">
        <w:t xml:space="preserve"> power, 8 mm sampling depth and 1.16 </w:t>
      </w:r>
      <w:r w:rsidR="00A93F96">
        <w:t>L</w:t>
      </w:r>
      <w:r w:rsidR="00A93F96">
        <w:rPr>
          <w:rFonts w:cstheme="minorHAnsi"/>
        </w:rPr>
        <w:t>·</w:t>
      </w:r>
      <w:r w:rsidR="00A93F96">
        <w:t>min</w:t>
      </w:r>
      <w:r w:rsidR="00A93F96" w:rsidRPr="00D324EE">
        <w:rPr>
          <w:vertAlign w:val="superscript"/>
        </w:rPr>
        <w:t>-1</w:t>
      </w:r>
      <w:r w:rsidR="00A93F96">
        <w:t xml:space="preserve"> carrier gas flow (Argon). Cell gas (</w:t>
      </w:r>
      <w:r w:rsidR="00677AF4">
        <w:rPr>
          <w:rFonts w:hint="eastAsia"/>
        </w:rPr>
        <w:t>h</w:t>
      </w:r>
      <w:r w:rsidR="00A93F96">
        <w:t>elium) flow of 5.0</w:t>
      </w:r>
      <w:r w:rsidR="00A93F96" w:rsidRPr="006855E5">
        <w:t xml:space="preserve"> </w:t>
      </w:r>
      <w:r w:rsidR="00A93F96">
        <w:t>mL</w:t>
      </w:r>
      <w:r w:rsidR="00A93F96">
        <w:rPr>
          <w:rFonts w:cstheme="minorHAnsi"/>
        </w:rPr>
        <w:t>·</w:t>
      </w:r>
      <w:r w:rsidR="00A93F96">
        <w:t>min</w:t>
      </w:r>
      <w:r w:rsidR="00A93F96" w:rsidRPr="006E66FC">
        <w:rPr>
          <w:vertAlign w:val="superscript"/>
        </w:rPr>
        <w:t>-1</w:t>
      </w:r>
      <w:r w:rsidR="00A93F96">
        <w:rPr>
          <w:vertAlign w:val="superscript"/>
        </w:rPr>
        <w:t xml:space="preserve"> </w:t>
      </w:r>
      <w:r w:rsidR="00A93F96">
        <w:t>was also applied.</w:t>
      </w:r>
      <w:r w:rsidR="00030D97" w:rsidRPr="004B5336">
        <w:t xml:space="preserve"> </w:t>
      </w:r>
      <w:r w:rsidR="0073005B">
        <w:t xml:space="preserve">The calibration </w:t>
      </w:r>
      <w:r w:rsidR="00700C36">
        <w:t>solution</w:t>
      </w:r>
      <w:r w:rsidR="0073005B">
        <w:t xml:space="preserve"> was prepared by mixing </w:t>
      </w:r>
      <w:r w:rsidR="00117248">
        <w:t xml:space="preserve">and </w:t>
      </w:r>
      <w:commentRangeStart w:id="2"/>
      <w:commentRangeStart w:id="3"/>
      <w:r w:rsidR="00117248">
        <w:t>diluting</w:t>
      </w:r>
      <w:commentRangeEnd w:id="2"/>
      <w:r w:rsidR="00700C36">
        <w:rPr>
          <w:rStyle w:val="afc"/>
        </w:rPr>
        <w:commentReference w:id="2"/>
      </w:r>
      <w:commentRangeEnd w:id="3"/>
      <w:r w:rsidR="003902A7">
        <w:rPr>
          <w:rStyle w:val="afc"/>
        </w:rPr>
        <w:commentReference w:id="3"/>
      </w:r>
      <w:r w:rsidR="00117248">
        <w:t xml:space="preserve"> </w:t>
      </w:r>
      <w:r w:rsidR="00E46609">
        <w:t xml:space="preserve">the standards </w:t>
      </w:r>
      <w:r w:rsidR="00700C36">
        <w:t>mentioned</w:t>
      </w:r>
      <w:r w:rsidR="00350CCB">
        <w:t xml:space="preserve"> in previous section (</w:t>
      </w:r>
      <w:r w:rsidR="003561A9">
        <w:t>except</w:t>
      </w:r>
    </w:p>
    <w:p w14:paraId="37C23649" w14:textId="07BE07B0" w:rsidR="003D2DFE" w:rsidRPr="003D2DFE" w:rsidRDefault="00350CCB" w:rsidP="00F90E2A">
      <w:pPr>
        <w:jc w:val="both"/>
      </w:pPr>
      <w:r>
        <w:lastRenderedPageBreak/>
        <w:t xml:space="preserve">for </w:t>
      </w:r>
      <w:r w:rsidRPr="00C474D8">
        <w:rPr>
          <w:vertAlign w:val="superscript"/>
        </w:rPr>
        <w:t>103</w:t>
      </w:r>
      <w:r w:rsidRPr="004B5336">
        <w:t>Rh</w:t>
      </w:r>
      <w:r>
        <w:t>). A diluted</w:t>
      </w:r>
      <w:r w:rsidR="007268BE">
        <w:t xml:space="preserve"> </w:t>
      </w:r>
      <w:r w:rsidR="00BE22C8" w:rsidRPr="00C474D8">
        <w:rPr>
          <w:vertAlign w:val="superscript"/>
        </w:rPr>
        <w:t>103</w:t>
      </w:r>
      <w:r w:rsidR="00BE22C8" w:rsidRPr="004B5336">
        <w:t>Rh</w:t>
      </w:r>
      <w:r w:rsidR="00BE22C8" w:rsidRPr="00BE22C8">
        <w:t xml:space="preserve"> </w:t>
      </w:r>
      <w:r w:rsidR="007268BE">
        <w:t xml:space="preserve">standard </w:t>
      </w:r>
      <w:r w:rsidR="0077244B">
        <w:t xml:space="preserve">solution </w:t>
      </w:r>
      <w:r>
        <w:t xml:space="preserve">(1 </w:t>
      </w:r>
      <w:r w:rsidR="00B258D2">
        <w:t>mg</w:t>
      </w:r>
      <w:r w:rsidR="00B258D2">
        <w:rPr>
          <w:rFonts w:cstheme="minorHAnsi"/>
        </w:rPr>
        <w:t>·</w:t>
      </w:r>
      <w:r w:rsidR="00B258D2">
        <w:t>L</w:t>
      </w:r>
      <w:r w:rsidR="00B258D2" w:rsidRPr="006E66FC">
        <w:rPr>
          <w:vertAlign w:val="superscript"/>
        </w:rPr>
        <w:t>-1</w:t>
      </w:r>
      <w:r>
        <w:t>)</w:t>
      </w:r>
      <w:r w:rsidR="007268BE">
        <w:t xml:space="preserve"> </w:t>
      </w:r>
      <w:r w:rsidR="00BE22C8" w:rsidRPr="00BE22C8">
        <w:t xml:space="preserve">was </w:t>
      </w:r>
      <w:r w:rsidR="00A45783">
        <w:t xml:space="preserve">mixed with </w:t>
      </w:r>
      <w:r w:rsidR="00700C36">
        <w:t xml:space="preserve">the </w:t>
      </w:r>
      <w:r w:rsidR="00A45783">
        <w:t>sample stream</w:t>
      </w:r>
      <w:r w:rsidR="007268BE">
        <w:t>,</w:t>
      </w:r>
      <w:r w:rsidR="00BE22C8" w:rsidRPr="00BE22C8">
        <w:t xml:space="preserve"> to correct matrix effects and</w:t>
      </w:r>
      <w:r w:rsidR="007268BE">
        <w:t xml:space="preserve"> </w:t>
      </w:r>
      <w:r w:rsidR="00BE22C8" w:rsidRPr="00BE22C8">
        <w:t xml:space="preserve">compensate for </w:t>
      </w:r>
      <w:r w:rsidR="007268BE">
        <w:t xml:space="preserve">the </w:t>
      </w:r>
      <w:r w:rsidR="00BE22C8" w:rsidRPr="00BE22C8">
        <w:t xml:space="preserve">possible </w:t>
      </w:r>
      <w:r w:rsidR="00B629D4">
        <w:t xml:space="preserve">instrumental </w:t>
      </w:r>
      <w:r w:rsidR="00BE22C8" w:rsidRPr="00BE22C8">
        <w:t>deviations.</w:t>
      </w:r>
      <w:r w:rsidR="003B03AA">
        <w:t xml:space="preserve"> </w:t>
      </w:r>
      <w:r w:rsidR="00450A89">
        <w:t xml:space="preserve">The accuracy of analysis was verified by analyzing the </w:t>
      </w:r>
      <w:r w:rsidR="003B19E6">
        <w:t xml:space="preserve">rice flour </w:t>
      </w:r>
      <w:r w:rsidR="00C30212" w:rsidRPr="006E0B82">
        <w:t>certified reference material</w:t>
      </w:r>
      <w:commentRangeStart w:id="4"/>
      <w:r w:rsidR="00C30212">
        <w:t xml:space="preserve"> </w:t>
      </w:r>
      <w:ins w:id="5" w:author="Peng, Hong" w:date="2020-03-29T16:57:00Z">
        <w:r w:rsidR="00884F9C">
          <w:t xml:space="preserve">xx times </w:t>
        </w:r>
      </w:ins>
      <w:commentRangeEnd w:id="4"/>
      <w:r w:rsidR="004029FD">
        <w:rPr>
          <w:rStyle w:val="afc"/>
        </w:rPr>
        <w:commentReference w:id="4"/>
      </w:r>
      <w:r w:rsidR="0077244B">
        <w:t xml:space="preserve">every </w:t>
      </w:r>
      <w:r w:rsidR="00884F9C">
        <w:t>ten</w:t>
      </w:r>
      <w:r w:rsidR="0077244B">
        <w:t xml:space="preserve"> samples</w:t>
      </w:r>
      <w:r w:rsidR="00327F90">
        <w:t>.</w:t>
      </w:r>
      <w:r w:rsidR="00303BEA">
        <w:t xml:space="preserve"> </w:t>
      </w:r>
      <w:r w:rsidR="002A7EDB">
        <w:t>Each</w:t>
      </w:r>
      <w:r w:rsidR="00062DF1">
        <w:t xml:space="preserve"> 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32A5B567" w:rsidR="00B60385" w:rsidRDefault="00257573" w:rsidP="00381A0F">
      <w:pPr>
        <w:jc w:val="both"/>
      </w:pPr>
      <w:r>
        <w:t xml:space="preserve">To </w:t>
      </w:r>
      <w:r w:rsidR="00A23ABE">
        <w:t xml:space="preserve">preliminarily evaluate the concentrations </w:t>
      </w:r>
      <w:r>
        <w:t xml:space="preserve">of </w:t>
      </w:r>
      <w:r w:rsidR="00A23ABE">
        <w:t xml:space="preserve">the </w:t>
      </w:r>
      <w:r w:rsidR="006D2B1D">
        <w:t xml:space="preserve">30 </w:t>
      </w:r>
      <w:r>
        <w:t>elements</w:t>
      </w:r>
      <w:r w:rsidR="00A23ABE">
        <w:t xml:space="preserve"> in each </w:t>
      </w:r>
      <w:r>
        <w:t xml:space="preserve">GI rice sampl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156A7A">
        <w:t xml:space="preserve"> respectively</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E47314">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4&lt;/sup&gt;","plainTextFormattedCitation":"24","previouslyFormattedCitation":"&lt;sup&gt;25&lt;/sup&gt;"},"properties":{"noteIndex":0},"schema":"https://github.com/citation-style-language/schema/raw/master/csl-citation.json"}</w:instrText>
      </w:r>
      <w:r w:rsidR="00FB5602" w:rsidRPr="00F15929">
        <w:fldChar w:fldCharType="separate"/>
      </w:r>
      <w:r w:rsidR="00E47314" w:rsidRPr="00E47314">
        <w:rPr>
          <w:noProof/>
          <w:vertAlign w:val="superscript"/>
        </w:rPr>
        <w:t>24</w:t>
      </w:r>
      <w:r w:rsidR="00FB5602" w:rsidRPr="00F15929">
        <w:fldChar w:fldCharType="end"/>
      </w:r>
      <w:r w:rsidR="009C6F92">
        <w:t>,</w:t>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rsidR="00FB5602" w:rsidRPr="00572C70">
        <w:t xml:space="preserve"> </w:t>
      </w:r>
      <w:r w:rsidR="00156A7A">
        <w:t xml:space="preserve">thus to find </w:t>
      </w:r>
      <w:r w:rsidR="00FB5602" w:rsidRPr="00572C70">
        <w:t xml:space="preserve">a hyperplane that could separate different </w:t>
      </w:r>
      <w:r w:rsidR="00FB5602" w:rsidRPr="00733E0F">
        <w:t>classes</w:t>
      </w:r>
      <w:r w:rsidR="00FB5602" w:rsidRPr="003254E9">
        <w:fldChar w:fldCharType="begin" w:fldLock="1"/>
      </w:r>
      <w:r w:rsidR="00E47314">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5&lt;/sup&gt;","plainTextFormattedCitation":"25","previouslyFormattedCitation":"&lt;sup&gt;26&lt;/sup&gt;"},"properties":{"noteIndex":0},"schema":"https://github.com/citation-style-language/schema/raw/master/csl-citation.json"}</w:instrText>
      </w:r>
      <w:r w:rsidR="00FB5602" w:rsidRPr="003254E9">
        <w:fldChar w:fldCharType="separate"/>
      </w:r>
      <w:r w:rsidR="00E47314" w:rsidRPr="00E47314">
        <w:rPr>
          <w:noProof/>
          <w:vertAlign w:val="superscript"/>
        </w:rPr>
        <w:t>25</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 xml:space="preserve">identify pertinent features while </w:t>
      </w:r>
      <w:r w:rsidR="009C1A19">
        <w:t xml:space="preserve">discard </w:t>
      </w:r>
      <w:r w:rsidR="00BC1A70">
        <w:t xml:space="preserve">irrelevant ones </w:t>
      </w:r>
      <w:r w:rsidR="0092565E">
        <w:t xml:space="preserve">that </w:t>
      </w:r>
      <w:r w:rsidR="00BC1A70">
        <w:t xml:space="preserve">are not informative </w:t>
      </w:r>
      <w:r w:rsidR="00430306">
        <w:t>but contribute to the overall dimensionality of the problem space</w:t>
      </w:r>
      <w:r w:rsidR="0064762E">
        <w:fldChar w:fldCharType="begin" w:fldLock="1"/>
      </w:r>
      <w:r w:rsidR="00E47314">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6&lt;/sup&gt;","plainTextFormattedCitation":"26","previouslyFormattedCitation":"&lt;sup&gt;27&lt;/sup&gt;"},"properties":{"noteIndex":0},"schema":"https://github.com/citation-style-language/schema/raw/master/csl-citation.json"}</w:instrText>
      </w:r>
      <w:r w:rsidR="0064762E">
        <w:fldChar w:fldCharType="separate"/>
      </w:r>
      <w:r w:rsidR="00E47314" w:rsidRPr="00E47314">
        <w:rPr>
          <w:noProof/>
          <w:vertAlign w:val="superscript"/>
        </w:rPr>
        <w:t>26</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E47314">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7,28&lt;/sup&gt;","plainTextFormattedCitation":"27,28","previouslyFormattedCitation":"&lt;sup&gt;28,29&lt;/sup&gt;"},"properties":{"noteIndex":0},"schema":"https://github.com/citation-style-language/schema/raw/master/csl-citation.json"}</w:instrText>
      </w:r>
      <w:r w:rsidR="00DB0D7A">
        <w:fldChar w:fldCharType="separate"/>
      </w:r>
      <w:r w:rsidR="00E47314" w:rsidRPr="00E47314">
        <w:rPr>
          <w:noProof/>
          <w:vertAlign w:val="superscript"/>
        </w:rPr>
        <w:t>27,28</w:t>
      </w:r>
      <w:r w:rsidR="00DB0D7A">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 xml:space="preserve">th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fldChar w:fldCharType="begin" w:fldLock="1"/>
      </w:r>
      <w:r w:rsidR="00E47314">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8&lt;/sup&gt;","plainTextFormattedCitation":"28","previouslyFormattedCitation":"&lt;sup&gt;29&lt;/sup&gt;"},"properties":{"noteIndex":0},"schema":"https://github.com/citation-style-language/schema/raw/master/csl-citation.json"}</w:instrText>
      </w:r>
      <w:r w:rsidR="009416B6">
        <w:fldChar w:fldCharType="separate"/>
      </w:r>
      <w:r w:rsidR="00E47314" w:rsidRPr="00E47314">
        <w:rPr>
          <w:noProof/>
          <w:vertAlign w:val="superscript"/>
        </w:rPr>
        <w:t>28</w:t>
      </w:r>
      <w:r w:rsidR="009416B6">
        <w:fldChar w:fldCharType="end"/>
      </w:r>
      <w:r w:rsidR="009416B6" w:rsidRPr="00733E0F">
        <w:t>.</w:t>
      </w:r>
      <w:r w:rsidR="00FE227B" w:rsidRPr="00D164C7">
        <w:t>Fig. 2</w:t>
      </w:r>
      <w:r w:rsidR="00DF4FDF">
        <w:t xml:space="preserve"> </w:t>
      </w:r>
      <w:r w:rsidR="00C337B3">
        <w:t xml:space="preserve">shows </w:t>
      </w:r>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rsidR="00B43599">
        <w:t xml:space="preserve">: </w:t>
      </w:r>
    </w:p>
    <w:p w14:paraId="50BFA3EF" w14:textId="45FD6352" w:rsidR="00B60385" w:rsidRDefault="00451F25" w:rsidP="00FF49F3">
      <w:pPr>
        <w:pStyle w:val="af9"/>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w:t>
      </w:r>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086F1011" w:rsidR="00255BD0" w:rsidRDefault="003F0340" w:rsidP="007825AF">
      <w:pPr>
        <w:pStyle w:val="af9"/>
        <w:numPr>
          <w:ilvl w:val="3"/>
          <w:numId w:val="22"/>
        </w:numPr>
        <w:ind w:firstLineChars="0"/>
        <w:jc w:val="both"/>
      </w:pPr>
      <w:r w:rsidRPr="00763AE6">
        <w:t xml:space="preserve">The </w:t>
      </w:r>
      <w:r w:rsidR="0006244D" w:rsidRPr="00BA0445">
        <w:t>Relief</w:t>
      </w:r>
      <w:r w:rsidR="0006244D">
        <w:t>F</w:t>
      </w:r>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r w:rsidR="008067E5">
        <w:t xml:space="preserve">differentiation </w:t>
      </w:r>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E47314">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9&lt;/sup&gt;","plainTextFormattedCitation":"29","previouslyFormattedCitation":"&lt;sup&gt;30&lt;/sup&gt;"},"properties":{"noteIndex":0},"schema":"https://github.com/citation-style-language/schema/raw/master/csl-citation.json"}</w:instrText>
      </w:r>
      <w:r w:rsidR="000C7C88">
        <w:fldChar w:fldCharType="separate"/>
      </w:r>
      <w:r w:rsidR="00E47314" w:rsidRPr="00E47314">
        <w:rPr>
          <w:noProof/>
          <w:vertAlign w:val="superscript"/>
        </w:rPr>
        <w:t>29</w:t>
      </w:r>
      <w:r w:rsidR="000C7C88">
        <w:fldChar w:fldCharType="end"/>
      </w:r>
      <w:r w:rsidR="00A41F55">
        <w:t xml:space="preserve"> was </w:t>
      </w:r>
      <w:r w:rsidR="00AB761A">
        <w:t>conducted</w:t>
      </w:r>
      <w:r w:rsidR="0047294F">
        <w:t xml:space="preserve"> </w:t>
      </w:r>
      <w:r w:rsidR="0067621E">
        <w:rPr>
          <w:rFonts w:hint="eastAsia"/>
        </w:rPr>
        <w:t>along</w:t>
      </w:r>
      <w:r w:rsidR="0067621E">
        <w:t xml:space="preserve"> with hyperparameter </w:t>
      </w:r>
      <w:commentRangeStart w:id="6"/>
      <w:r w:rsidR="0067621E">
        <w:t>tuning</w:t>
      </w:r>
      <w:commentRangeEnd w:id="6"/>
      <w:r w:rsidR="008C4B9C">
        <w:rPr>
          <w:rStyle w:val="afc"/>
        </w:rPr>
        <w:commentReference w:id="6"/>
      </w:r>
      <w:r w:rsidR="007571CD">
        <w:t xml:space="preserve"> (gri</w:t>
      </w:r>
      <w:r w:rsidR="0011365A">
        <w:t>d-search</w:t>
      </w:r>
      <w:r w:rsidR="007571CD">
        <w:t>)</w:t>
      </w:r>
      <w:r w:rsidR="0067621E">
        <w:t xml:space="preserve">. </w:t>
      </w:r>
      <w:r w:rsidR="008C4B9C">
        <w:t>After a 10-fold cross-validation</w:t>
      </w:r>
      <w:r w:rsidR="0067621E">
        <w:t>, the</w:t>
      </w:r>
      <w:r w:rsidR="00FB0D10">
        <w:t xml:space="preserve"> </w:t>
      </w:r>
      <w:r w:rsidR="00C95FB8">
        <w:t xml:space="preserve">best </w:t>
      </w:r>
      <w:r w:rsidR="00684B99">
        <w:t>combination</w:t>
      </w:r>
      <w:r w:rsidR="008C4B9C">
        <w:t>s</w:t>
      </w:r>
      <w:r w:rsidR="00684B99">
        <w:t xml:space="preserve"> of </w:t>
      </w:r>
      <w:r w:rsidR="00C95FB8">
        <w:t xml:space="preserve">feature subsets </w:t>
      </w:r>
      <w:r w:rsidR="000302C9">
        <w:t xml:space="preserve">and </w:t>
      </w:r>
      <w:r w:rsidR="00C95FB8">
        <w:t>hyperpara</w:t>
      </w:r>
      <w:r w:rsidR="009D271D">
        <w:t>meters</w:t>
      </w:r>
      <w:r w:rsidR="00950177">
        <w:t xml:space="preserve"> </w:t>
      </w:r>
      <w:r w:rsidR="00A14F9C">
        <w:t>were used to</w:t>
      </w:r>
      <w:r w:rsidR="00545CC4">
        <w:t xml:space="preserve"> construct optimal </w:t>
      </w:r>
      <w:r w:rsidR="00442F9D">
        <w:t>classifiers</w:t>
      </w:r>
      <w:r w:rsidR="00545CC4">
        <w:t>.</w:t>
      </w:r>
      <w:r w:rsidR="00315719">
        <w:t xml:space="preserve"> </w:t>
      </w:r>
      <w:r w:rsidR="001F1138">
        <w:t>The tested hyperparameters are</w:t>
      </w:r>
      <w:r w:rsidR="00683A38">
        <w:t xml:space="preserve"> shown in</w:t>
      </w:r>
      <w:r w:rsidR="00545CC4">
        <w:t xml:space="preserve"> </w:t>
      </w:r>
      <w:commentRangeStart w:id="7"/>
      <w:commentRangeStart w:id="8"/>
      <w:r w:rsidR="0047294F">
        <w:t>Table</w:t>
      </w:r>
      <w:commentRangeEnd w:id="7"/>
      <w:r w:rsidR="00B63186">
        <w:rPr>
          <w:rStyle w:val="afc"/>
        </w:rPr>
        <w:commentReference w:id="7"/>
      </w:r>
      <w:commentRangeEnd w:id="8"/>
      <w:r w:rsidR="00B831A7">
        <w:rPr>
          <w:rStyle w:val="afc"/>
        </w:rPr>
        <w:commentReference w:id="8"/>
      </w:r>
      <w:r w:rsidR="0047294F">
        <w:t xml:space="preserve"> S1</w:t>
      </w:r>
      <w:r w:rsidR="00683A38">
        <w:t>.</w:t>
      </w:r>
    </w:p>
    <w:p w14:paraId="622F9B07" w14:textId="304C5FCB" w:rsidR="0006244D" w:rsidRPr="00DC0C6F" w:rsidRDefault="00921DEE" w:rsidP="007825AF">
      <w:pPr>
        <w:pStyle w:val="af9"/>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BC14AB">
        <w:t>determined</w:t>
      </w:r>
      <w:r w:rsidR="00B54C74">
        <w:t>.</w:t>
      </w:r>
    </w:p>
    <w:p w14:paraId="7DDF25ED" w14:textId="77777777" w:rsidR="00DC0C6F" w:rsidRPr="00EC3131" w:rsidRDefault="00DC0C6F" w:rsidP="00DC0C6F">
      <w:pPr>
        <w:pStyle w:val="af9"/>
        <w:ind w:left="778" w:firstLineChars="0" w:firstLine="0"/>
        <w:jc w:val="both"/>
        <w:rPr>
          <w:color w:val="FF0000"/>
        </w:rPr>
      </w:pPr>
    </w:p>
    <w:p w14:paraId="688AE5F9" w14:textId="77777777" w:rsidR="0092565E" w:rsidRDefault="0092565E" w:rsidP="00DC0C6F">
      <w:pPr>
        <w:jc w:val="center"/>
      </w:pPr>
      <w:r w:rsidRPr="002D2474">
        <w:rPr>
          <w:noProof/>
        </w:rPr>
        <w:lastRenderedPageBreak/>
        <w:drawing>
          <wp:inline distT="0" distB="0" distL="0" distR="0" wp14:anchorId="6F46A3BF" wp14:editId="7750B5DE">
            <wp:extent cx="4542205" cy="3442915"/>
            <wp:effectExtent l="0" t="0" r="0" b="571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647" t="7841" r="9879" b="3755"/>
                    <a:stretch/>
                  </pic:blipFill>
                  <pic:spPr bwMode="auto">
                    <a:xfrm>
                      <a:off x="0" y="0"/>
                      <a:ext cx="4549790" cy="3448664"/>
                    </a:xfrm>
                    <a:prstGeom prst="rect">
                      <a:avLst/>
                    </a:prstGeom>
                    <a:ln>
                      <a:noFill/>
                    </a:ln>
                    <a:extLst>
                      <a:ext uri="{53640926-AAD7-44D8-BBD7-CCE9431645EC}">
                        <a14:shadowObscured xmlns:a14="http://schemas.microsoft.com/office/drawing/2010/main"/>
                      </a:ext>
                    </a:extLst>
                  </pic:spPr>
                </pic:pic>
              </a:graphicData>
            </a:graphic>
          </wp:inline>
        </w:drawing>
      </w:r>
    </w:p>
    <w:p w14:paraId="70AB2755" w14:textId="2DB349EA" w:rsidR="0092565E" w:rsidRPr="005157A4" w:rsidRDefault="0092565E" w:rsidP="006D2BEF">
      <w:pPr>
        <w:rPr>
          <w:rFonts w:hint="eastAsia"/>
        </w:rPr>
      </w:pPr>
      <w:r>
        <w:t xml:space="preserve">Fig.2. Diagram of the machine learning based workflow for model training and validation. </w:t>
      </w:r>
    </w:p>
    <w:p w14:paraId="1330DCCC" w14:textId="1DACEAE6"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r w:rsidR="0035521E" w:rsidRPr="001810AB">
        <w:t>dplyr</w:t>
      </w:r>
      <w:r w:rsidR="006F5366">
        <w:t xml:space="preserve"> (R)</w:t>
      </w:r>
      <w:r w:rsidR="000E6B47">
        <w:fldChar w:fldCharType="begin" w:fldLock="1"/>
      </w:r>
      <w:r w:rsidR="00E47314">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0&lt;/sup&gt;","plainTextFormattedCitation":"30","previouslyFormattedCitation":"&lt;sup&gt;31&lt;/sup&gt;"},"properties":{"noteIndex":0},"schema":"https://github.com/citation-style-language/schema/raw/master/csl-citation.json"}</w:instrText>
      </w:r>
      <w:r w:rsidR="000E6B47">
        <w:fldChar w:fldCharType="separate"/>
      </w:r>
      <w:r w:rsidR="00E47314" w:rsidRPr="00E47314">
        <w:rPr>
          <w:noProof/>
          <w:vertAlign w:val="superscript"/>
        </w:rPr>
        <w:t>30</w:t>
      </w:r>
      <w:r w:rsidR="000E6B47">
        <w:fldChar w:fldCharType="end"/>
      </w:r>
      <w:r w:rsidR="0035521E" w:rsidRPr="001810AB">
        <w:t>, factoextra</w:t>
      </w:r>
      <w:r w:rsidR="006F5366">
        <w:t xml:space="preserve"> (R)</w:t>
      </w:r>
      <w:r w:rsidR="000E6B47">
        <w:fldChar w:fldCharType="begin" w:fldLock="1"/>
      </w:r>
      <w:r w:rsidR="00E4731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2&lt;/sup&gt;"},"properties":{"noteIndex":0},"schema":"https://github.com/citation-style-language/schema/raw/master/csl-citation.json"}</w:instrText>
      </w:r>
      <w:r w:rsidR="000E6B47">
        <w:fldChar w:fldCharType="separate"/>
      </w:r>
      <w:r w:rsidR="00E47314" w:rsidRPr="00E47314">
        <w:rPr>
          <w:noProof/>
          <w:vertAlign w:val="superscript"/>
        </w:rPr>
        <w:t>31</w:t>
      </w:r>
      <w:r w:rsidR="000E6B47">
        <w:fldChar w:fldCharType="end"/>
      </w:r>
      <w:r w:rsidR="0035521E" w:rsidRPr="001810AB">
        <w:t>, FSelector</w:t>
      </w:r>
      <w:r w:rsidR="006F5366">
        <w:t xml:space="preserve"> (R)</w:t>
      </w:r>
      <w:r w:rsidR="00585A01" w:rsidRPr="001810AB">
        <w:fldChar w:fldCharType="begin" w:fldLock="1"/>
      </w:r>
      <w:r w:rsidR="00E4731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2&lt;/sup&gt;"},"properties":{"noteIndex":0},"schema":"https://github.com/citation-style-language/schema/raw/master/csl-citation.json"}</w:instrText>
      </w:r>
      <w:r w:rsidR="00585A01" w:rsidRPr="001810AB">
        <w:fldChar w:fldCharType="separate"/>
      </w:r>
      <w:r w:rsidR="00E47314" w:rsidRPr="00E47314">
        <w:rPr>
          <w:noProof/>
          <w:vertAlign w:val="superscript"/>
        </w:rPr>
        <w:t>31</w:t>
      </w:r>
      <w:r w:rsidR="00585A01" w:rsidRPr="001810AB">
        <w:fldChar w:fldCharType="end"/>
      </w:r>
      <w:r w:rsidR="006F5366">
        <w:t>, sklearn (</w:t>
      </w:r>
      <w:r w:rsidR="002A5FE1">
        <w:t>Python</w:t>
      </w:r>
      <w:r w:rsidR="006F5366">
        <w:t>)</w:t>
      </w:r>
      <w:r w:rsidR="004A07AB">
        <w:fldChar w:fldCharType="begin" w:fldLock="1"/>
      </w:r>
      <w:r w:rsidR="00E47314">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2&lt;/sup&gt;","plainTextFormattedCitation":"32","previouslyFormattedCitation":"&lt;sup&gt;33&lt;/sup&gt;"},"properties":{"noteIndex":0},"schema":"https://github.com/citation-style-language/schema/raw/master/csl-citation.json"}</w:instrText>
      </w:r>
      <w:r w:rsidR="004A07AB">
        <w:fldChar w:fldCharType="separate"/>
      </w:r>
      <w:r w:rsidR="00E47314" w:rsidRPr="00E47314">
        <w:rPr>
          <w:noProof/>
          <w:vertAlign w:val="superscript"/>
        </w:rPr>
        <w:t>32</w:t>
      </w:r>
      <w:r w:rsidR="004A07AB">
        <w:fldChar w:fldCharType="end"/>
      </w:r>
      <w:r w:rsidR="006F5366">
        <w:t>, skrebate (Python)</w:t>
      </w:r>
      <w:r w:rsidR="003872CB">
        <w:fldChar w:fldCharType="begin" w:fldLock="1"/>
      </w:r>
      <w:r w:rsidR="00E47314">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E47314">
        <w:rPr>
          <w:rFonts w:ascii="Cambria Math" w:hAnsi="Cambria Math" w:cs="Cambria Math"/>
        </w:rPr>
        <w:instrText>∗</w:instrText>
      </w:r>
      <w:r w:rsidR="00E47314">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3&lt;/sup&gt;","plainTextFormattedCitation":"33","previouslyFormattedCitation":"&lt;sup&gt;34&lt;/sup&gt;"},"properties":{"noteIndex":0},"schema":"https://github.com/citation-style-language/schema/raw/master/csl-citation.json"}</w:instrText>
      </w:r>
      <w:r w:rsidR="003872CB">
        <w:fldChar w:fldCharType="separate"/>
      </w:r>
      <w:r w:rsidR="00E47314" w:rsidRPr="00E47314">
        <w:rPr>
          <w:noProof/>
          <w:vertAlign w:val="superscript"/>
        </w:rPr>
        <w:t>33</w:t>
      </w:r>
      <w:r w:rsidR="003872CB">
        <w:fldChar w:fldCharType="end"/>
      </w:r>
      <w:r w:rsidR="006F5366">
        <w:t>, numpy (Python)</w:t>
      </w:r>
      <w:r w:rsidR="009E3A59">
        <w:fldChar w:fldCharType="begin" w:fldLock="1"/>
      </w:r>
      <w:r w:rsidR="00E47314">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4&lt;/sup&gt;","plainTextFormattedCitation":"34","previouslyFormattedCitation":"&lt;sup&gt;35&lt;/sup&gt;"},"properties":{"noteIndex":0},"schema":"https://github.com/citation-style-language/schema/raw/master/csl-citation.json"}</w:instrText>
      </w:r>
      <w:r w:rsidR="009E3A59">
        <w:fldChar w:fldCharType="separate"/>
      </w:r>
      <w:r w:rsidR="00E47314" w:rsidRPr="00E47314">
        <w:rPr>
          <w:noProof/>
          <w:vertAlign w:val="superscript"/>
        </w:rPr>
        <w:t>34</w:t>
      </w:r>
      <w:r w:rsidR="009E3A59">
        <w:fldChar w:fldCharType="end"/>
      </w:r>
      <w:r w:rsidR="006F5366">
        <w:t xml:space="preserve"> and pandas (Python)</w:t>
      </w:r>
      <w:r w:rsidR="003872CB">
        <w:fldChar w:fldCharType="begin" w:fldLock="1"/>
      </w:r>
      <w:r w:rsidR="00E47314">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5&lt;/sup&gt;","plainTextFormattedCitation":"35","previouslyFormattedCitation":"&lt;sup&gt;36&lt;/sup&gt;"},"properties":{"noteIndex":0},"schema":"https://github.com/citation-style-language/schema/raw/master/csl-citation.json"}</w:instrText>
      </w:r>
      <w:r w:rsidR="003872CB">
        <w:fldChar w:fldCharType="separate"/>
      </w:r>
      <w:r w:rsidR="00E47314" w:rsidRPr="00E47314">
        <w:rPr>
          <w:noProof/>
          <w:vertAlign w:val="superscript"/>
        </w:rPr>
        <w:t>35</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011E6C27" w14:textId="2CF1A5FD" w:rsidR="0054246F" w:rsidRDefault="009A0A08" w:rsidP="0054246F">
      <w:pPr>
        <w:jc w:val="both"/>
      </w:pPr>
      <w:r>
        <w:t>As shown in Table S</w:t>
      </w:r>
      <w:r w:rsidR="00BD3BF0">
        <w:t>2</w:t>
      </w:r>
      <w:r>
        <w:t>, t</w:t>
      </w:r>
      <w:r w:rsidR="005D7A63">
        <w:t xml:space="preserve">he measured concentrations of </w:t>
      </w:r>
      <w:r w:rsidR="00130651">
        <w:t xml:space="preserve">elements in </w:t>
      </w:r>
      <w:r w:rsidR="000458C7">
        <w:t xml:space="preserve">the </w:t>
      </w:r>
      <w:r w:rsidR="003D6659" w:rsidRPr="006E0B82">
        <w:t>certified reference material</w:t>
      </w:r>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concentrations</w:t>
      </w:r>
      <w:r w:rsidR="00DC026A">
        <w:t xml:space="preserve"> of </w:t>
      </w:r>
      <w:r w:rsidR="00227C68">
        <w:t xml:space="preserve">the </w:t>
      </w:r>
      <w:r w:rsidR="00CA0D40">
        <w:t xml:space="preserve">30 elements measured </w:t>
      </w:r>
      <w:r w:rsidR="00433C54">
        <w:t xml:space="preserve">in the </w:t>
      </w:r>
      <w:r w:rsidR="00BD6A5F">
        <w:t>131</w:t>
      </w:r>
      <w:r w:rsidR="00433C54">
        <w:t xml:space="preserve"> Chinese </w:t>
      </w:r>
      <w:r w:rsidR="00DC026A">
        <w:t>GI rice</w:t>
      </w:r>
      <w:r w:rsidR="00227C68">
        <w:t xml:space="preserve"> samples</w:t>
      </w:r>
      <w:r w:rsidR="00DC026A">
        <w:t xml:space="preserv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w:t>
      </w:r>
      <w:r w:rsidR="00FE45DE">
        <w:t>were</w:t>
      </w:r>
      <w:r w:rsidR="00B2354C" w:rsidRPr="00ED28E8">
        <w:t xml:space="preserv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r w:rsidR="00FE45DE">
        <w:t xml:space="preserve">the </w:t>
      </w:r>
      <w:commentRangeStart w:id="9"/>
      <w:commentRangeStart w:id="10"/>
      <w:r w:rsidR="00FE45DE">
        <w:t>d</w:t>
      </w:r>
      <w:ins w:id="11" w:author="Peng, Hong" w:date="2020-03-29T19:16:00Z">
        <w:r w:rsidR="00FE45DE">
          <w:t>ifferentiation</w:t>
        </w:r>
      </w:ins>
      <w:commentRangeEnd w:id="9"/>
      <w:ins w:id="12" w:author="Peng, Hong" w:date="2020-03-29T19:39:00Z">
        <w:r w:rsidR="00730C40">
          <w:rPr>
            <w:rStyle w:val="afc"/>
          </w:rPr>
          <w:commentReference w:id="9"/>
        </w:r>
      </w:ins>
      <w:commentRangeEnd w:id="10"/>
      <w:r w:rsidR="0010429D">
        <w:rPr>
          <w:rStyle w:val="afc"/>
        </w:rPr>
        <w:commentReference w:id="10"/>
      </w:r>
      <w:r w:rsidR="00B2354C" w:rsidRPr="00ED28E8">
        <w:t>.</w:t>
      </w:r>
      <w:r w:rsidR="004D6AA8" w:rsidRPr="00ED28E8">
        <w:t xml:space="preserve"> </w:t>
      </w:r>
      <w:del w:id="13" w:author="Peng, Hong" w:date="2020-03-29T19:36:00Z">
        <w:r w:rsidR="00560520" w:rsidRPr="00ED28E8" w:rsidDel="00BD6A5F">
          <w:delText xml:space="preserve"> </w:delText>
        </w:r>
      </w:del>
    </w:p>
    <w:p w14:paraId="0D8374AB" w14:textId="34B68683" w:rsidR="0054246F" w:rsidRPr="0054246F" w:rsidRDefault="0054246F" w:rsidP="0054246F">
      <w:pPr>
        <w:jc w:val="both"/>
      </w:pPr>
      <w:r w:rsidRPr="0054246F">
        <w:t xml:space="preserve">Table </w:t>
      </w:r>
      <w:fldSimple w:instr=" SEQ Table_ \* ARABIC ">
        <w:r w:rsidRPr="0054246F">
          <w:t>1</w:t>
        </w:r>
      </w:fldSimple>
      <w:r w:rsidRPr="0054246F">
        <w:t xml:space="preserve">. Concentrations of </w:t>
      </w:r>
      <w:r>
        <w:t xml:space="preserve">the </w:t>
      </w:r>
      <w:r w:rsidRPr="0054246F">
        <w:t xml:space="preserve">30 elements in </w:t>
      </w:r>
      <w:r>
        <w:t>the 131</w:t>
      </w:r>
      <w:r w:rsidRPr="0054246F">
        <w:t xml:space="preserve"> Chinese GI rice</w:t>
      </w:r>
      <w:r>
        <w:t xml:space="preserve"> samples</w:t>
      </w:r>
      <w:r w:rsidRPr="0054246F">
        <w:t>.</w:t>
      </w:r>
    </w:p>
    <w:tbl>
      <w:tblPr>
        <w:tblpPr w:leftFromText="180" w:rightFromText="180" w:vertAnchor="text" w:horzAnchor="margin" w:tblpXSpec="center" w:tblpY="-931"/>
        <w:tblW w:w="11860" w:type="dxa"/>
        <w:tblBorders>
          <w:top w:val="single" w:sz="12" w:space="0" w:color="auto"/>
          <w:bottom w:val="single" w:sz="12" w:space="0" w:color="auto"/>
        </w:tblBorders>
        <w:tblLook w:val="04A0" w:firstRow="1" w:lastRow="0" w:firstColumn="1" w:lastColumn="0" w:noHBand="0" w:noVBand="1"/>
      </w:tblPr>
      <w:tblGrid>
        <w:gridCol w:w="1247"/>
        <w:gridCol w:w="1587"/>
        <w:gridCol w:w="1587"/>
        <w:gridCol w:w="1587"/>
        <w:gridCol w:w="1587"/>
        <w:gridCol w:w="1587"/>
        <w:gridCol w:w="1644"/>
        <w:gridCol w:w="1642"/>
      </w:tblGrid>
      <w:tr w:rsidR="00092A57" w:rsidRPr="005F5263" w14:paraId="21C5AE05" w14:textId="77777777" w:rsidTr="009F4658">
        <w:trPr>
          <w:trHeight w:val="290"/>
        </w:trPr>
        <w:tc>
          <w:tcPr>
            <w:tcW w:w="10826" w:type="dxa"/>
            <w:gridSpan w:val="7"/>
            <w:vMerge w:val="restart"/>
            <w:shd w:val="clear" w:color="auto" w:fill="auto"/>
            <w:noWrap/>
            <w:vAlign w:val="center"/>
            <w:hideMark/>
          </w:tcPr>
          <w:p w14:paraId="5C653FDE" w14:textId="77777777" w:rsidR="00092A57" w:rsidRPr="005F5263" w:rsidRDefault="00092A57" w:rsidP="009F4658">
            <w:pPr>
              <w:spacing w:after="0" w:line="240" w:lineRule="auto"/>
              <w:jc w:val="center"/>
              <w:rPr>
                <w:rFonts w:eastAsia="等线" w:cstheme="minorHAnsi"/>
                <w:color w:val="000000"/>
              </w:rPr>
            </w:pPr>
            <w:r w:rsidRPr="005F5263">
              <w:rPr>
                <w:rFonts w:eastAsia="等线" w:cstheme="minorHAnsi"/>
                <w:color w:val="000000"/>
              </w:rPr>
              <w:lastRenderedPageBreak/>
              <w:t xml:space="preserve">Type of Chinese GI Rice </w:t>
            </w:r>
          </w:p>
        </w:tc>
        <w:tc>
          <w:tcPr>
            <w:tcW w:w="1034" w:type="dxa"/>
            <w:shd w:val="clear" w:color="auto" w:fill="auto"/>
            <w:noWrap/>
            <w:vAlign w:val="bottom"/>
            <w:hideMark/>
          </w:tcPr>
          <w:p w14:paraId="335011BF" w14:textId="77777777" w:rsidR="00092A57" w:rsidRPr="005F5263" w:rsidRDefault="00092A57" w:rsidP="009F4658">
            <w:pPr>
              <w:spacing w:after="0" w:line="240" w:lineRule="auto"/>
              <w:rPr>
                <w:rFonts w:eastAsia="等线" w:cstheme="minorHAnsi"/>
                <w:color w:val="000000"/>
                <w:sz w:val="18"/>
                <w:szCs w:val="18"/>
              </w:rPr>
            </w:pPr>
            <w:r w:rsidRPr="005F5263">
              <w:rPr>
                <w:rFonts w:eastAsia="等线" w:cstheme="minorHAnsi"/>
                <w:color w:val="000000"/>
                <w:sz w:val="18"/>
                <w:szCs w:val="18"/>
              </w:rPr>
              <w:t xml:space="preserve">　</w:t>
            </w:r>
          </w:p>
        </w:tc>
      </w:tr>
      <w:tr w:rsidR="00092A57" w:rsidRPr="005F5263" w14:paraId="79B55FD1" w14:textId="77777777" w:rsidTr="009F4658">
        <w:trPr>
          <w:trHeight w:val="280"/>
        </w:trPr>
        <w:tc>
          <w:tcPr>
            <w:tcW w:w="10826" w:type="dxa"/>
            <w:gridSpan w:val="7"/>
            <w:vMerge/>
            <w:tcBorders>
              <w:bottom w:val="single" w:sz="4" w:space="0" w:color="auto"/>
            </w:tcBorders>
            <w:textDirection w:val="tbRlV"/>
            <w:vAlign w:val="center"/>
            <w:hideMark/>
          </w:tcPr>
          <w:p w14:paraId="37B1C34B" w14:textId="77777777" w:rsidR="00092A57" w:rsidRPr="005F5263" w:rsidRDefault="00092A57" w:rsidP="009F4658">
            <w:pPr>
              <w:spacing w:after="0" w:line="240" w:lineRule="auto"/>
              <w:ind w:left="113" w:right="113"/>
              <w:rPr>
                <w:rFonts w:eastAsia="等线" w:cstheme="minorHAnsi"/>
                <w:color w:val="000000"/>
                <w:sz w:val="18"/>
                <w:szCs w:val="18"/>
              </w:rPr>
            </w:pPr>
          </w:p>
        </w:tc>
        <w:tc>
          <w:tcPr>
            <w:tcW w:w="1034" w:type="dxa"/>
            <w:tcBorders>
              <w:bottom w:val="single" w:sz="4" w:space="0" w:color="auto"/>
            </w:tcBorders>
            <w:shd w:val="clear" w:color="auto" w:fill="auto"/>
            <w:noWrap/>
            <w:textDirection w:val="tbRlV"/>
            <w:vAlign w:val="bottom"/>
            <w:hideMark/>
          </w:tcPr>
          <w:p w14:paraId="399DE70B" w14:textId="77777777" w:rsidR="00092A57" w:rsidRPr="005F5263" w:rsidRDefault="00092A57" w:rsidP="009F4658">
            <w:pPr>
              <w:spacing w:after="0" w:line="240" w:lineRule="auto"/>
              <w:ind w:left="113" w:right="113"/>
              <w:rPr>
                <w:rFonts w:eastAsia="等线" w:cstheme="minorHAnsi"/>
                <w:color w:val="000000"/>
                <w:sz w:val="18"/>
                <w:szCs w:val="18"/>
              </w:rPr>
            </w:pPr>
          </w:p>
        </w:tc>
      </w:tr>
      <w:tr w:rsidR="00092A57" w:rsidRPr="005F5263" w14:paraId="64ADD234" w14:textId="77777777" w:rsidTr="009F4658">
        <w:trPr>
          <w:trHeight w:val="497"/>
        </w:trPr>
        <w:tc>
          <w:tcPr>
            <w:tcW w:w="1247" w:type="dxa"/>
            <w:vMerge w:val="restart"/>
            <w:tcBorders>
              <w:top w:val="single" w:sz="4" w:space="0" w:color="auto"/>
              <w:bottom w:val="single" w:sz="4" w:space="0" w:color="auto"/>
            </w:tcBorders>
            <w:shd w:val="clear" w:color="auto" w:fill="auto"/>
            <w:noWrap/>
            <w:vAlign w:val="center"/>
            <w:hideMark/>
          </w:tcPr>
          <w:p w14:paraId="3E29D86D" w14:textId="77777777" w:rsidR="00092A57" w:rsidRPr="005F5263" w:rsidRDefault="00092A57" w:rsidP="009F4658">
            <w:pPr>
              <w:spacing w:after="0" w:line="240" w:lineRule="auto"/>
              <w:jc w:val="center"/>
              <w:rPr>
                <w:rFonts w:eastAsia="等线" w:cstheme="minorHAnsi"/>
                <w:color w:val="000000"/>
                <w:sz w:val="18"/>
                <w:szCs w:val="18"/>
              </w:rPr>
            </w:pPr>
            <w:commentRangeStart w:id="14"/>
            <w:r w:rsidRPr="005F5263">
              <w:rPr>
                <w:rFonts w:eastAsia="等线" w:cstheme="minorHAnsi"/>
                <w:color w:val="000000"/>
                <w:sz w:val="18"/>
                <w:szCs w:val="18"/>
              </w:rPr>
              <w:t>Element</w:t>
            </w:r>
            <w:commentRangeEnd w:id="14"/>
            <w:r w:rsidRPr="005F5263">
              <w:rPr>
                <w:rStyle w:val="afc"/>
                <w:rFonts w:cstheme="minorHAnsi"/>
                <w:sz w:val="18"/>
                <w:szCs w:val="18"/>
              </w:rPr>
              <w:commentReference w:id="14"/>
            </w:r>
          </w:p>
        </w:tc>
        <w:tc>
          <w:tcPr>
            <w:tcW w:w="1587" w:type="dxa"/>
            <w:vMerge w:val="restart"/>
            <w:tcBorders>
              <w:top w:val="single" w:sz="4" w:space="0" w:color="auto"/>
              <w:bottom w:val="single" w:sz="4" w:space="0" w:color="auto"/>
            </w:tcBorders>
            <w:shd w:val="clear" w:color="auto" w:fill="auto"/>
            <w:noWrap/>
            <w:vAlign w:val="center"/>
            <w:hideMark/>
          </w:tcPr>
          <w:p w14:paraId="66609F0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GG (n=16)</w:t>
            </w:r>
          </w:p>
        </w:tc>
        <w:tc>
          <w:tcPr>
            <w:tcW w:w="1587" w:type="dxa"/>
            <w:vMerge w:val="restart"/>
            <w:tcBorders>
              <w:top w:val="single" w:sz="4" w:space="0" w:color="auto"/>
              <w:bottom w:val="single" w:sz="4" w:space="0" w:color="auto"/>
            </w:tcBorders>
            <w:shd w:val="clear" w:color="auto" w:fill="auto"/>
            <w:noWrap/>
            <w:vAlign w:val="center"/>
            <w:hideMark/>
          </w:tcPr>
          <w:p w14:paraId="23C253D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JS (n=20)</w:t>
            </w:r>
          </w:p>
        </w:tc>
        <w:tc>
          <w:tcPr>
            <w:tcW w:w="1587" w:type="dxa"/>
            <w:vMerge w:val="restart"/>
            <w:tcBorders>
              <w:top w:val="single" w:sz="4" w:space="0" w:color="auto"/>
              <w:bottom w:val="single" w:sz="4" w:space="0" w:color="auto"/>
            </w:tcBorders>
            <w:shd w:val="clear" w:color="auto" w:fill="auto"/>
            <w:noWrap/>
            <w:vAlign w:val="center"/>
            <w:hideMark/>
          </w:tcPr>
          <w:p w14:paraId="7117600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PJ-1</w:t>
            </w:r>
            <w:r w:rsidRPr="005F5263">
              <w:rPr>
                <w:rFonts w:eastAsia="等线" w:cstheme="minorHAnsi"/>
                <w:color w:val="000000"/>
                <w:sz w:val="18"/>
                <w:szCs w:val="18"/>
              </w:rPr>
              <w:t>（</w:t>
            </w:r>
            <w:r w:rsidRPr="005F5263">
              <w:rPr>
                <w:rFonts w:eastAsia="等线" w:cstheme="minorHAnsi"/>
                <w:color w:val="000000"/>
                <w:sz w:val="18"/>
                <w:szCs w:val="18"/>
              </w:rPr>
              <w:t>n=35</w:t>
            </w:r>
            <w:r w:rsidRPr="005F5263">
              <w:rPr>
                <w:rFonts w:eastAsia="等线" w:cstheme="minorHAnsi"/>
                <w:color w:val="000000"/>
                <w:sz w:val="18"/>
                <w:szCs w:val="18"/>
              </w:rPr>
              <w:t>）</w:t>
            </w:r>
          </w:p>
        </w:tc>
        <w:tc>
          <w:tcPr>
            <w:tcW w:w="1587" w:type="dxa"/>
            <w:vMerge w:val="restart"/>
            <w:tcBorders>
              <w:top w:val="single" w:sz="4" w:space="0" w:color="auto"/>
              <w:bottom w:val="single" w:sz="4" w:space="0" w:color="auto"/>
            </w:tcBorders>
            <w:shd w:val="clear" w:color="auto" w:fill="auto"/>
            <w:noWrap/>
            <w:vAlign w:val="center"/>
            <w:hideMark/>
          </w:tcPr>
          <w:p w14:paraId="28CCEA1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PJ-2 (n=20)</w:t>
            </w:r>
          </w:p>
        </w:tc>
        <w:tc>
          <w:tcPr>
            <w:tcW w:w="1587" w:type="dxa"/>
            <w:vMerge w:val="restart"/>
            <w:tcBorders>
              <w:top w:val="single" w:sz="4" w:space="0" w:color="auto"/>
              <w:bottom w:val="single" w:sz="4" w:space="0" w:color="auto"/>
            </w:tcBorders>
            <w:shd w:val="clear" w:color="auto" w:fill="auto"/>
            <w:noWrap/>
            <w:vAlign w:val="center"/>
            <w:hideMark/>
          </w:tcPr>
          <w:p w14:paraId="583CD7C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WC (n=20)</w:t>
            </w:r>
          </w:p>
        </w:tc>
        <w:tc>
          <w:tcPr>
            <w:tcW w:w="1644" w:type="dxa"/>
            <w:vMerge w:val="restart"/>
            <w:tcBorders>
              <w:top w:val="single" w:sz="4" w:space="0" w:color="auto"/>
              <w:bottom w:val="single" w:sz="4" w:space="0" w:color="auto"/>
            </w:tcBorders>
            <w:shd w:val="clear" w:color="auto" w:fill="auto"/>
            <w:noWrap/>
            <w:vAlign w:val="center"/>
            <w:hideMark/>
          </w:tcPr>
          <w:p w14:paraId="312FF22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SY (n=20)</w:t>
            </w:r>
          </w:p>
        </w:tc>
        <w:tc>
          <w:tcPr>
            <w:tcW w:w="1034" w:type="dxa"/>
            <w:vMerge w:val="restart"/>
            <w:tcBorders>
              <w:top w:val="single" w:sz="4" w:space="0" w:color="auto"/>
              <w:bottom w:val="single" w:sz="4" w:space="0" w:color="auto"/>
            </w:tcBorders>
            <w:shd w:val="clear" w:color="auto" w:fill="auto"/>
            <w:noWrap/>
            <w:vAlign w:val="center"/>
            <w:hideMark/>
          </w:tcPr>
          <w:p w14:paraId="176A50E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i/>
                <w:color w:val="000000"/>
                <w:sz w:val="18"/>
                <w:szCs w:val="18"/>
              </w:rPr>
              <w:t>p</w:t>
            </w:r>
            <w:r w:rsidRPr="005F5263">
              <w:rPr>
                <w:rFonts w:eastAsia="等线" w:cstheme="minorHAnsi"/>
                <w:color w:val="000000"/>
                <w:sz w:val="18"/>
                <w:szCs w:val="18"/>
              </w:rPr>
              <w:t xml:space="preserve"> value</w:t>
            </w:r>
          </w:p>
        </w:tc>
      </w:tr>
      <w:tr w:rsidR="00092A57" w:rsidRPr="005F5263" w14:paraId="6ED6A987" w14:textId="77777777" w:rsidTr="009F4658">
        <w:trPr>
          <w:trHeight w:val="497"/>
        </w:trPr>
        <w:tc>
          <w:tcPr>
            <w:tcW w:w="1247" w:type="dxa"/>
            <w:vMerge/>
            <w:tcBorders>
              <w:top w:val="nil"/>
              <w:bottom w:val="single" w:sz="4" w:space="0" w:color="auto"/>
            </w:tcBorders>
            <w:vAlign w:val="center"/>
            <w:hideMark/>
          </w:tcPr>
          <w:p w14:paraId="7B660880" w14:textId="77777777" w:rsidR="00092A57" w:rsidRPr="005F5263" w:rsidRDefault="00092A57" w:rsidP="009F4658">
            <w:pPr>
              <w:spacing w:after="0" w:line="240" w:lineRule="auto"/>
              <w:jc w:val="center"/>
              <w:rPr>
                <w:rFonts w:eastAsia="等线" w:cstheme="minorHAnsi"/>
                <w:color w:val="000000"/>
                <w:sz w:val="18"/>
                <w:szCs w:val="18"/>
              </w:rPr>
            </w:pPr>
          </w:p>
        </w:tc>
        <w:tc>
          <w:tcPr>
            <w:tcW w:w="1587" w:type="dxa"/>
            <w:vMerge/>
            <w:tcBorders>
              <w:top w:val="nil"/>
              <w:bottom w:val="single" w:sz="4" w:space="0" w:color="auto"/>
            </w:tcBorders>
            <w:vAlign w:val="center"/>
            <w:hideMark/>
          </w:tcPr>
          <w:p w14:paraId="1461211F" w14:textId="77777777" w:rsidR="00092A57" w:rsidRPr="005F5263" w:rsidRDefault="00092A57" w:rsidP="009F4658">
            <w:pPr>
              <w:spacing w:after="0" w:line="240" w:lineRule="auto"/>
              <w:jc w:val="center"/>
              <w:rPr>
                <w:rFonts w:eastAsia="等线" w:cstheme="minorHAnsi"/>
                <w:color w:val="000000"/>
                <w:sz w:val="18"/>
                <w:szCs w:val="18"/>
              </w:rPr>
            </w:pPr>
          </w:p>
        </w:tc>
        <w:tc>
          <w:tcPr>
            <w:tcW w:w="1587" w:type="dxa"/>
            <w:vMerge/>
            <w:tcBorders>
              <w:top w:val="nil"/>
              <w:bottom w:val="single" w:sz="4" w:space="0" w:color="auto"/>
            </w:tcBorders>
            <w:vAlign w:val="center"/>
            <w:hideMark/>
          </w:tcPr>
          <w:p w14:paraId="6D40573C" w14:textId="77777777" w:rsidR="00092A57" w:rsidRPr="005F5263" w:rsidRDefault="00092A57" w:rsidP="009F4658">
            <w:pPr>
              <w:spacing w:after="0" w:line="240" w:lineRule="auto"/>
              <w:jc w:val="center"/>
              <w:rPr>
                <w:rFonts w:eastAsia="等线" w:cstheme="minorHAnsi"/>
                <w:color w:val="000000"/>
                <w:sz w:val="18"/>
                <w:szCs w:val="18"/>
              </w:rPr>
            </w:pPr>
          </w:p>
        </w:tc>
        <w:tc>
          <w:tcPr>
            <w:tcW w:w="1587" w:type="dxa"/>
            <w:vMerge/>
            <w:tcBorders>
              <w:top w:val="nil"/>
              <w:bottom w:val="single" w:sz="4" w:space="0" w:color="auto"/>
            </w:tcBorders>
            <w:vAlign w:val="center"/>
            <w:hideMark/>
          </w:tcPr>
          <w:p w14:paraId="585F82BF" w14:textId="77777777" w:rsidR="00092A57" w:rsidRPr="005F5263" w:rsidRDefault="00092A57" w:rsidP="009F4658">
            <w:pPr>
              <w:spacing w:after="0" w:line="240" w:lineRule="auto"/>
              <w:jc w:val="center"/>
              <w:rPr>
                <w:rFonts w:eastAsia="等线" w:cstheme="minorHAnsi"/>
                <w:color w:val="000000"/>
                <w:sz w:val="18"/>
                <w:szCs w:val="18"/>
              </w:rPr>
            </w:pPr>
          </w:p>
        </w:tc>
        <w:tc>
          <w:tcPr>
            <w:tcW w:w="1587" w:type="dxa"/>
            <w:vMerge/>
            <w:tcBorders>
              <w:top w:val="nil"/>
              <w:bottom w:val="single" w:sz="4" w:space="0" w:color="auto"/>
            </w:tcBorders>
            <w:vAlign w:val="center"/>
            <w:hideMark/>
          </w:tcPr>
          <w:p w14:paraId="6327AD3B" w14:textId="77777777" w:rsidR="00092A57" w:rsidRPr="005F5263" w:rsidRDefault="00092A57" w:rsidP="009F4658">
            <w:pPr>
              <w:spacing w:after="0" w:line="240" w:lineRule="auto"/>
              <w:jc w:val="center"/>
              <w:rPr>
                <w:rFonts w:eastAsia="等线" w:cstheme="minorHAnsi"/>
                <w:color w:val="000000"/>
                <w:sz w:val="18"/>
                <w:szCs w:val="18"/>
              </w:rPr>
            </w:pPr>
          </w:p>
        </w:tc>
        <w:tc>
          <w:tcPr>
            <w:tcW w:w="1587" w:type="dxa"/>
            <w:vMerge/>
            <w:tcBorders>
              <w:top w:val="nil"/>
              <w:bottom w:val="single" w:sz="4" w:space="0" w:color="auto"/>
            </w:tcBorders>
            <w:vAlign w:val="center"/>
            <w:hideMark/>
          </w:tcPr>
          <w:p w14:paraId="042D9418" w14:textId="77777777" w:rsidR="00092A57" w:rsidRPr="005F5263" w:rsidRDefault="00092A57" w:rsidP="009F4658">
            <w:pPr>
              <w:spacing w:after="0" w:line="240" w:lineRule="auto"/>
              <w:jc w:val="center"/>
              <w:rPr>
                <w:rFonts w:eastAsia="等线" w:cstheme="minorHAnsi"/>
                <w:color w:val="000000"/>
                <w:sz w:val="18"/>
                <w:szCs w:val="18"/>
              </w:rPr>
            </w:pPr>
          </w:p>
        </w:tc>
        <w:tc>
          <w:tcPr>
            <w:tcW w:w="1644" w:type="dxa"/>
            <w:vMerge/>
            <w:tcBorders>
              <w:top w:val="nil"/>
              <w:bottom w:val="single" w:sz="4" w:space="0" w:color="auto"/>
            </w:tcBorders>
            <w:vAlign w:val="center"/>
            <w:hideMark/>
          </w:tcPr>
          <w:p w14:paraId="63970028" w14:textId="77777777" w:rsidR="00092A57" w:rsidRPr="005F5263" w:rsidRDefault="00092A57" w:rsidP="009F4658">
            <w:pPr>
              <w:spacing w:after="0" w:line="240" w:lineRule="auto"/>
              <w:jc w:val="center"/>
              <w:rPr>
                <w:rFonts w:eastAsia="等线" w:cstheme="minorHAnsi"/>
                <w:color w:val="000000"/>
                <w:sz w:val="18"/>
                <w:szCs w:val="18"/>
              </w:rPr>
            </w:pPr>
          </w:p>
        </w:tc>
        <w:tc>
          <w:tcPr>
            <w:tcW w:w="1034" w:type="dxa"/>
            <w:vMerge/>
            <w:tcBorders>
              <w:top w:val="nil"/>
              <w:bottom w:val="single" w:sz="4" w:space="0" w:color="auto"/>
            </w:tcBorders>
            <w:vAlign w:val="center"/>
            <w:hideMark/>
          </w:tcPr>
          <w:p w14:paraId="32EDFB83" w14:textId="77777777" w:rsidR="00092A57" w:rsidRPr="005F5263" w:rsidRDefault="00092A57" w:rsidP="009F4658">
            <w:pPr>
              <w:spacing w:after="0" w:line="240" w:lineRule="auto"/>
              <w:jc w:val="center"/>
              <w:rPr>
                <w:rFonts w:eastAsia="等线" w:cstheme="minorHAnsi"/>
                <w:color w:val="000000"/>
                <w:sz w:val="18"/>
                <w:szCs w:val="18"/>
              </w:rPr>
            </w:pPr>
          </w:p>
        </w:tc>
      </w:tr>
      <w:tr w:rsidR="00092A57" w:rsidRPr="005F5263" w14:paraId="5DF92657" w14:textId="77777777" w:rsidTr="009F4658">
        <w:trPr>
          <w:trHeight w:val="330"/>
        </w:trPr>
        <w:tc>
          <w:tcPr>
            <w:tcW w:w="1247" w:type="dxa"/>
            <w:tcBorders>
              <w:top w:val="single" w:sz="4" w:space="0" w:color="auto"/>
            </w:tcBorders>
            <w:shd w:val="clear" w:color="auto" w:fill="auto"/>
            <w:noWrap/>
            <w:vAlign w:val="center"/>
            <w:hideMark/>
          </w:tcPr>
          <w:p w14:paraId="3C32912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vertAlign w:val="superscript"/>
              </w:rPr>
              <w:t>10</w:t>
            </w:r>
            <w:r w:rsidRPr="005F5263">
              <w:rPr>
                <w:rFonts w:eastAsia="等线" w:cstheme="minorHAnsi"/>
                <w:color w:val="000000"/>
                <w:sz w:val="18"/>
                <w:szCs w:val="18"/>
              </w:rPr>
              <w:t>B (µg/kg)</w:t>
            </w:r>
          </w:p>
        </w:tc>
        <w:tc>
          <w:tcPr>
            <w:tcW w:w="1587" w:type="dxa"/>
            <w:tcBorders>
              <w:top w:val="single" w:sz="4" w:space="0" w:color="auto"/>
            </w:tcBorders>
            <w:shd w:val="clear" w:color="auto" w:fill="auto"/>
            <w:noWrap/>
            <w:vAlign w:val="center"/>
            <w:hideMark/>
          </w:tcPr>
          <w:p w14:paraId="7AF89CB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92.50 ± 41.03</w:t>
            </w:r>
            <w:r w:rsidRPr="005F5263">
              <w:rPr>
                <w:rFonts w:eastAsia="等线" w:cstheme="minorHAnsi"/>
                <w:color w:val="000000"/>
                <w:sz w:val="18"/>
                <w:szCs w:val="18"/>
                <w:vertAlign w:val="superscript"/>
              </w:rPr>
              <w:t>a</w:t>
            </w:r>
          </w:p>
        </w:tc>
        <w:tc>
          <w:tcPr>
            <w:tcW w:w="1587" w:type="dxa"/>
            <w:tcBorders>
              <w:top w:val="single" w:sz="4" w:space="0" w:color="auto"/>
            </w:tcBorders>
            <w:shd w:val="clear" w:color="auto" w:fill="auto"/>
            <w:noWrap/>
            <w:vAlign w:val="center"/>
            <w:hideMark/>
          </w:tcPr>
          <w:p w14:paraId="2EA07D0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02.00 ± 36.18</w:t>
            </w:r>
            <w:r w:rsidRPr="005F5263">
              <w:rPr>
                <w:rFonts w:eastAsia="等线" w:cstheme="minorHAnsi"/>
                <w:color w:val="000000"/>
                <w:sz w:val="18"/>
                <w:szCs w:val="18"/>
                <w:vertAlign w:val="superscript"/>
              </w:rPr>
              <w:t>c</w:t>
            </w:r>
          </w:p>
        </w:tc>
        <w:tc>
          <w:tcPr>
            <w:tcW w:w="1587" w:type="dxa"/>
            <w:tcBorders>
              <w:top w:val="single" w:sz="4" w:space="0" w:color="auto"/>
            </w:tcBorders>
            <w:shd w:val="clear" w:color="auto" w:fill="auto"/>
            <w:noWrap/>
            <w:vAlign w:val="center"/>
            <w:hideMark/>
          </w:tcPr>
          <w:p w14:paraId="5DEA700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727.39 ± 75.75</w:t>
            </w:r>
            <w:r w:rsidRPr="005F5263">
              <w:rPr>
                <w:rFonts w:eastAsia="等线" w:cstheme="minorHAnsi"/>
                <w:color w:val="000000"/>
                <w:sz w:val="18"/>
                <w:szCs w:val="18"/>
                <w:vertAlign w:val="superscript"/>
              </w:rPr>
              <w:t>a</w:t>
            </w:r>
          </w:p>
        </w:tc>
        <w:tc>
          <w:tcPr>
            <w:tcW w:w="1587" w:type="dxa"/>
            <w:tcBorders>
              <w:top w:val="single" w:sz="4" w:space="0" w:color="auto"/>
            </w:tcBorders>
            <w:shd w:val="clear" w:color="auto" w:fill="auto"/>
            <w:noWrap/>
            <w:vAlign w:val="center"/>
            <w:hideMark/>
          </w:tcPr>
          <w:p w14:paraId="05D7C21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25.56 ± 49.09</w:t>
            </w:r>
            <w:r w:rsidRPr="005F5263">
              <w:rPr>
                <w:rFonts w:eastAsia="等线" w:cstheme="minorHAnsi"/>
                <w:color w:val="000000"/>
                <w:sz w:val="18"/>
                <w:szCs w:val="18"/>
                <w:vertAlign w:val="superscript"/>
              </w:rPr>
              <w:t>b</w:t>
            </w:r>
          </w:p>
        </w:tc>
        <w:tc>
          <w:tcPr>
            <w:tcW w:w="1587" w:type="dxa"/>
            <w:tcBorders>
              <w:top w:val="single" w:sz="4" w:space="0" w:color="auto"/>
            </w:tcBorders>
            <w:shd w:val="clear" w:color="auto" w:fill="auto"/>
            <w:noWrap/>
            <w:vAlign w:val="center"/>
            <w:hideMark/>
          </w:tcPr>
          <w:p w14:paraId="413E8DA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20.33 ± 28.38</w:t>
            </w:r>
            <w:r w:rsidRPr="005F5263">
              <w:rPr>
                <w:rFonts w:eastAsia="等线" w:cstheme="minorHAnsi"/>
                <w:color w:val="000000"/>
                <w:sz w:val="18"/>
                <w:szCs w:val="18"/>
                <w:vertAlign w:val="superscript"/>
              </w:rPr>
              <w:t>c</w:t>
            </w:r>
          </w:p>
        </w:tc>
        <w:tc>
          <w:tcPr>
            <w:tcW w:w="1644" w:type="dxa"/>
            <w:tcBorders>
              <w:top w:val="single" w:sz="4" w:space="0" w:color="auto"/>
            </w:tcBorders>
            <w:shd w:val="clear" w:color="auto" w:fill="auto"/>
            <w:noWrap/>
            <w:vAlign w:val="center"/>
            <w:hideMark/>
          </w:tcPr>
          <w:p w14:paraId="17CD259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40.56 ± 50.61</w:t>
            </w:r>
            <w:r w:rsidRPr="005F5263">
              <w:rPr>
                <w:rFonts w:eastAsia="等线" w:cstheme="minorHAnsi"/>
                <w:color w:val="000000"/>
                <w:sz w:val="18"/>
                <w:szCs w:val="18"/>
                <w:vertAlign w:val="superscript"/>
              </w:rPr>
              <w:t>b</w:t>
            </w:r>
          </w:p>
        </w:tc>
        <w:tc>
          <w:tcPr>
            <w:tcW w:w="1034" w:type="dxa"/>
            <w:tcBorders>
              <w:top w:val="single" w:sz="4" w:space="0" w:color="auto"/>
            </w:tcBorders>
            <w:shd w:val="clear" w:color="auto" w:fill="auto"/>
            <w:noWrap/>
            <w:vAlign w:val="center"/>
            <w:hideMark/>
          </w:tcPr>
          <w:p w14:paraId="34272D1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w:t>
            </w:r>
            <w:commentRangeStart w:id="15"/>
            <w:commentRangeStart w:id="16"/>
            <w:r w:rsidRPr="005F5263">
              <w:rPr>
                <w:rFonts w:eastAsia="等线" w:cstheme="minorHAnsi"/>
                <w:color w:val="000000"/>
                <w:sz w:val="18"/>
                <w:szCs w:val="18"/>
              </w:rPr>
              <w:t>000</w:t>
            </w:r>
            <w:commentRangeEnd w:id="15"/>
            <w:r w:rsidRPr="005F5263">
              <w:rPr>
                <w:rStyle w:val="afc"/>
                <w:rFonts w:cstheme="minorHAnsi"/>
                <w:sz w:val="18"/>
                <w:szCs w:val="18"/>
              </w:rPr>
              <w:commentReference w:id="15"/>
            </w:r>
            <w:commentRangeEnd w:id="16"/>
            <w:r w:rsidR="00B3409D">
              <w:rPr>
                <w:rStyle w:val="afc"/>
              </w:rPr>
              <w:commentReference w:id="16"/>
            </w:r>
          </w:p>
        </w:tc>
      </w:tr>
      <w:tr w:rsidR="00092A57" w:rsidRPr="005F5263" w14:paraId="47286D38" w14:textId="77777777" w:rsidTr="009F4658">
        <w:trPr>
          <w:trHeight w:val="330"/>
        </w:trPr>
        <w:tc>
          <w:tcPr>
            <w:tcW w:w="1247" w:type="dxa"/>
            <w:shd w:val="clear" w:color="auto" w:fill="auto"/>
            <w:noWrap/>
            <w:vAlign w:val="center"/>
            <w:hideMark/>
          </w:tcPr>
          <w:p w14:paraId="3A40BBC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23</w:t>
            </w:r>
            <w:r w:rsidRPr="005F5263">
              <w:rPr>
                <w:rFonts w:eastAsia="等线" w:cstheme="minorHAnsi"/>
                <w:sz w:val="18"/>
                <w:szCs w:val="18"/>
              </w:rPr>
              <w:t>Na (mg/kg)</w:t>
            </w:r>
          </w:p>
        </w:tc>
        <w:tc>
          <w:tcPr>
            <w:tcW w:w="1587" w:type="dxa"/>
            <w:shd w:val="clear" w:color="auto" w:fill="auto"/>
            <w:noWrap/>
            <w:vAlign w:val="center"/>
            <w:hideMark/>
          </w:tcPr>
          <w:p w14:paraId="6070E23D"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08 ± 0.19</w:t>
            </w:r>
            <w:r w:rsidRPr="005F5263">
              <w:rPr>
                <w:rFonts w:eastAsia="等线" w:cstheme="minorHAnsi"/>
                <w:sz w:val="18"/>
                <w:szCs w:val="18"/>
                <w:vertAlign w:val="superscript"/>
              </w:rPr>
              <w:t>de</w:t>
            </w:r>
          </w:p>
        </w:tc>
        <w:tc>
          <w:tcPr>
            <w:tcW w:w="1587" w:type="dxa"/>
            <w:shd w:val="clear" w:color="auto" w:fill="auto"/>
            <w:noWrap/>
            <w:vAlign w:val="center"/>
            <w:hideMark/>
          </w:tcPr>
          <w:p w14:paraId="65A41E4B"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8 ± 0.12</w:t>
            </w:r>
            <w:r w:rsidRPr="005F5263">
              <w:rPr>
                <w:rFonts w:eastAsia="等线" w:cstheme="minorHAnsi"/>
                <w:sz w:val="18"/>
                <w:szCs w:val="18"/>
                <w:vertAlign w:val="superscript"/>
              </w:rPr>
              <w:t>e</w:t>
            </w:r>
          </w:p>
        </w:tc>
        <w:tc>
          <w:tcPr>
            <w:tcW w:w="1587" w:type="dxa"/>
            <w:shd w:val="clear" w:color="auto" w:fill="auto"/>
            <w:noWrap/>
            <w:vAlign w:val="center"/>
            <w:hideMark/>
          </w:tcPr>
          <w:p w14:paraId="642AFECE"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4.25 ± 6.41</w:t>
            </w:r>
            <w:r w:rsidRPr="005F5263">
              <w:rPr>
                <w:rFonts w:eastAsia="等线" w:cstheme="minorHAnsi"/>
                <w:sz w:val="18"/>
                <w:szCs w:val="18"/>
                <w:vertAlign w:val="superscript"/>
              </w:rPr>
              <w:t>b</w:t>
            </w:r>
          </w:p>
        </w:tc>
        <w:tc>
          <w:tcPr>
            <w:tcW w:w="1587" w:type="dxa"/>
            <w:shd w:val="clear" w:color="auto" w:fill="auto"/>
            <w:noWrap/>
            <w:vAlign w:val="center"/>
            <w:hideMark/>
          </w:tcPr>
          <w:p w14:paraId="607E23B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6.00 ± 0.63</w:t>
            </w:r>
            <w:r w:rsidRPr="005F5263">
              <w:rPr>
                <w:rFonts w:eastAsia="等线" w:cstheme="minorHAnsi"/>
                <w:sz w:val="18"/>
                <w:szCs w:val="18"/>
                <w:vertAlign w:val="superscript"/>
              </w:rPr>
              <w:t>c</w:t>
            </w:r>
          </w:p>
        </w:tc>
        <w:tc>
          <w:tcPr>
            <w:tcW w:w="1587" w:type="dxa"/>
            <w:shd w:val="clear" w:color="auto" w:fill="auto"/>
            <w:noWrap/>
            <w:vAlign w:val="center"/>
            <w:hideMark/>
          </w:tcPr>
          <w:p w14:paraId="622C04A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5.30 ± 0.59</w:t>
            </w:r>
            <w:r w:rsidRPr="005F5263">
              <w:rPr>
                <w:rFonts w:eastAsia="等线" w:cstheme="minorHAnsi"/>
                <w:sz w:val="18"/>
                <w:szCs w:val="18"/>
                <w:vertAlign w:val="superscript"/>
              </w:rPr>
              <w:t>cd</w:t>
            </w:r>
          </w:p>
        </w:tc>
        <w:tc>
          <w:tcPr>
            <w:tcW w:w="1644" w:type="dxa"/>
            <w:shd w:val="clear" w:color="auto" w:fill="auto"/>
            <w:noWrap/>
            <w:vAlign w:val="center"/>
            <w:hideMark/>
          </w:tcPr>
          <w:p w14:paraId="4DBA91B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0.00 ± 3.14</w:t>
            </w:r>
            <w:r w:rsidRPr="005F5263">
              <w:rPr>
                <w:rFonts w:eastAsia="等线" w:cstheme="minorHAnsi"/>
                <w:sz w:val="18"/>
                <w:szCs w:val="18"/>
                <w:vertAlign w:val="superscript"/>
              </w:rPr>
              <w:t>a</w:t>
            </w:r>
          </w:p>
        </w:tc>
        <w:tc>
          <w:tcPr>
            <w:tcW w:w="1034" w:type="dxa"/>
            <w:shd w:val="clear" w:color="auto" w:fill="auto"/>
            <w:noWrap/>
            <w:vAlign w:val="center"/>
            <w:hideMark/>
          </w:tcPr>
          <w:p w14:paraId="0974212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5004BF99" w14:textId="77777777" w:rsidTr="009F4658">
        <w:trPr>
          <w:trHeight w:val="330"/>
        </w:trPr>
        <w:tc>
          <w:tcPr>
            <w:tcW w:w="1247" w:type="dxa"/>
            <w:shd w:val="clear" w:color="auto" w:fill="auto"/>
            <w:noWrap/>
            <w:vAlign w:val="center"/>
            <w:hideMark/>
          </w:tcPr>
          <w:p w14:paraId="74F2E2F2"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24</w:t>
            </w:r>
            <w:r w:rsidRPr="005F5263">
              <w:rPr>
                <w:rFonts w:eastAsia="等线" w:cstheme="minorHAnsi"/>
                <w:sz w:val="18"/>
                <w:szCs w:val="18"/>
              </w:rPr>
              <w:t>Mg (mg/kg)</w:t>
            </w:r>
          </w:p>
        </w:tc>
        <w:tc>
          <w:tcPr>
            <w:tcW w:w="1587" w:type="dxa"/>
            <w:shd w:val="clear" w:color="auto" w:fill="auto"/>
            <w:noWrap/>
            <w:vAlign w:val="center"/>
            <w:hideMark/>
          </w:tcPr>
          <w:p w14:paraId="24F94372"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57.01 ± 20.61</w:t>
            </w:r>
            <w:r w:rsidRPr="005F5263">
              <w:rPr>
                <w:rFonts w:eastAsia="等线" w:cstheme="minorHAnsi"/>
                <w:sz w:val="18"/>
                <w:szCs w:val="18"/>
                <w:vertAlign w:val="superscript"/>
              </w:rPr>
              <w:t>a</w:t>
            </w:r>
          </w:p>
        </w:tc>
        <w:tc>
          <w:tcPr>
            <w:tcW w:w="1587" w:type="dxa"/>
            <w:shd w:val="clear" w:color="auto" w:fill="auto"/>
            <w:noWrap/>
            <w:vAlign w:val="center"/>
            <w:hideMark/>
          </w:tcPr>
          <w:p w14:paraId="099D24B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54.94 ± 16.05</w:t>
            </w:r>
            <w:r w:rsidRPr="005F5263">
              <w:rPr>
                <w:rFonts w:eastAsia="等线" w:cstheme="minorHAnsi"/>
                <w:sz w:val="18"/>
                <w:szCs w:val="18"/>
                <w:vertAlign w:val="superscript"/>
              </w:rPr>
              <w:t>a</w:t>
            </w:r>
          </w:p>
        </w:tc>
        <w:tc>
          <w:tcPr>
            <w:tcW w:w="1587" w:type="dxa"/>
            <w:shd w:val="clear" w:color="auto" w:fill="auto"/>
            <w:noWrap/>
            <w:vAlign w:val="center"/>
            <w:hideMark/>
          </w:tcPr>
          <w:p w14:paraId="6C95373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87.29 ± 22.75</w:t>
            </w:r>
            <w:r w:rsidRPr="005F5263">
              <w:rPr>
                <w:rFonts w:eastAsia="等线" w:cstheme="minorHAnsi"/>
                <w:sz w:val="18"/>
                <w:szCs w:val="18"/>
                <w:vertAlign w:val="superscript"/>
              </w:rPr>
              <w:t>b</w:t>
            </w:r>
          </w:p>
        </w:tc>
        <w:tc>
          <w:tcPr>
            <w:tcW w:w="1587" w:type="dxa"/>
            <w:shd w:val="clear" w:color="auto" w:fill="auto"/>
            <w:noWrap/>
            <w:vAlign w:val="center"/>
            <w:hideMark/>
          </w:tcPr>
          <w:p w14:paraId="337463E5"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87.41 ± 13.29</w:t>
            </w:r>
            <w:r w:rsidRPr="005F5263">
              <w:rPr>
                <w:rFonts w:eastAsia="等线" w:cstheme="minorHAnsi"/>
                <w:sz w:val="18"/>
                <w:szCs w:val="18"/>
                <w:vertAlign w:val="superscript"/>
              </w:rPr>
              <w:t>b</w:t>
            </w:r>
          </w:p>
        </w:tc>
        <w:tc>
          <w:tcPr>
            <w:tcW w:w="1587" w:type="dxa"/>
            <w:shd w:val="clear" w:color="auto" w:fill="auto"/>
            <w:noWrap/>
            <w:vAlign w:val="center"/>
            <w:hideMark/>
          </w:tcPr>
          <w:p w14:paraId="1329081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83.24 ± 13.86</w:t>
            </w:r>
            <w:r w:rsidRPr="005F5263">
              <w:rPr>
                <w:rFonts w:eastAsia="等线" w:cstheme="minorHAnsi"/>
                <w:sz w:val="18"/>
                <w:szCs w:val="18"/>
                <w:vertAlign w:val="superscript"/>
              </w:rPr>
              <w:t>b</w:t>
            </w:r>
          </w:p>
        </w:tc>
        <w:tc>
          <w:tcPr>
            <w:tcW w:w="1644" w:type="dxa"/>
            <w:shd w:val="clear" w:color="auto" w:fill="auto"/>
            <w:noWrap/>
            <w:vAlign w:val="center"/>
            <w:hideMark/>
          </w:tcPr>
          <w:p w14:paraId="2828CB54"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85.46 ± 22.02</w:t>
            </w:r>
            <w:r w:rsidRPr="005F5263">
              <w:rPr>
                <w:rFonts w:eastAsia="等线" w:cstheme="minorHAnsi"/>
                <w:sz w:val="18"/>
                <w:szCs w:val="18"/>
                <w:vertAlign w:val="superscript"/>
              </w:rPr>
              <w:t>b</w:t>
            </w:r>
          </w:p>
        </w:tc>
        <w:tc>
          <w:tcPr>
            <w:tcW w:w="1034" w:type="dxa"/>
            <w:shd w:val="clear" w:color="auto" w:fill="auto"/>
            <w:noWrap/>
            <w:vAlign w:val="center"/>
            <w:hideMark/>
          </w:tcPr>
          <w:p w14:paraId="400D0EF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2DAD35B6" w14:textId="77777777" w:rsidTr="009F4658">
        <w:trPr>
          <w:trHeight w:val="330"/>
        </w:trPr>
        <w:tc>
          <w:tcPr>
            <w:tcW w:w="1247" w:type="dxa"/>
            <w:shd w:val="clear" w:color="auto" w:fill="auto"/>
            <w:noWrap/>
            <w:vAlign w:val="center"/>
            <w:hideMark/>
          </w:tcPr>
          <w:p w14:paraId="6137398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27</w:t>
            </w:r>
            <w:r w:rsidRPr="005F5263">
              <w:rPr>
                <w:rFonts w:eastAsia="等线" w:cstheme="minorHAnsi"/>
                <w:color w:val="000000"/>
                <w:sz w:val="18"/>
                <w:szCs w:val="18"/>
              </w:rPr>
              <w:t>Al (µg/kg)</w:t>
            </w:r>
          </w:p>
        </w:tc>
        <w:tc>
          <w:tcPr>
            <w:tcW w:w="1587" w:type="dxa"/>
            <w:shd w:val="clear" w:color="auto" w:fill="auto"/>
            <w:noWrap/>
            <w:vAlign w:val="center"/>
            <w:hideMark/>
          </w:tcPr>
          <w:p w14:paraId="1EA7E8C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03.07 ± 79.75</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2A9A259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483.52 ± 213.89</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76A0B8A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361.21 ± 785.19</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0ED9556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26.91 ± 62.13</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42AE562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26.28 ± 125.48</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352C6BD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02.23 ± 78.87</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0432D8A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0FF869B2" w14:textId="77777777" w:rsidTr="009F4658">
        <w:trPr>
          <w:trHeight w:val="330"/>
        </w:trPr>
        <w:tc>
          <w:tcPr>
            <w:tcW w:w="1247" w:type="dxa"/>
            <w:shd w:val="clear" w:color="auto" w:fill="auto"/>
            <w:noWrap/>
            <w:vAlign w:val="center"/>
            <w:hideMark/>
          </w:tcPr>
          <w:p w14:paraId="68F25ACF"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39</w:t>
            </w:r>
            <w:r w:rsidRPr="005F5263">
              <w:rPr>
                <w:rFonts w:eastAsia="等线" w:cstheme="minorHAnsi"/>
                <w:sz w:val="18"/>
                <w:szCs w:val="18"/>
              </w:rPr>
              <w:t>K (mg/kg)</w:t>
            </w:r>
          </w:p>
        </w:tc>
        <w:tc>
          <w:tcPr>
            <w:tcW w:w="1587" w:type="dxa"/>
            <w:shd w:val="clear" w:color="auto" w:fill="auto"/>
            <w:noWrap/>
            <w:vAlign w:val="center"/>
            <w:hideMark/>
          </w:tcPr>
          <w:p w14:paraId="3492B348"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961.45 ± 65.69</w:t>
            </w:r>
            <w:r w:rsidRPr="005F5263">
              <w:rPr>
                <w:rFonts w:eastAsia="等线" w:cstheme="minorHAnsi"/>
                <w:sz w:val="18"/>
                <w:szCs w:val="18"/>
                <w:vertAlign w:val="superscript"/>
              </w:rPr>
              <w:t>b</w:t>
            </w:r>
          </w:p>
        </w:tc>
        <w:tc>
          <w:tcPr>
            <w:tcW w:w="1587" w:type="dxa"/>
            <w:shd w:val="clear" w:color="auto" w:fill="auto"/>
            <w:noWrap/>
            <w:vAlign w:val="center"/>
            <w:hideMark/>
          </w:tcPr>
          <w:p w14:paraId="7AF4A333"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770.48 ± 44.69</w:t>
            </w:r>
            <w:r w:rsidRPr="005F5263">
              <w:rPr>
                <w:rFonts w:eastAsia="等线" w:cstheme="minorHAnsi"/>
                <w:sz w:val="18"/>
                <w:szCs w:val="18"/>
                <w:vertAlign w:val="superscript"/>
              </w:rPr>
              <w:t>d</w:t>
            </w:r>
          </w:p>
        </w:tc>
        <w:tc>
          <w:tcPr>
            <w:tcW w:w="1587" w:type="dxa"/>
            <w:shd w:val="clear" w:color="auto" w:fill="auto"/>
            <w:noWrap/>
            <w:vAlign w:val="center"/>
            <w:hideMark/>
          </w:tcPr>
          <w:p w14:paraId="1625D7C3"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723.98 ± 75.70</w:t>
            </w:r>
            <w:r w:rsidRPr="005F5263">
              <w:rPr>
                <w:rFonts w:eastAsia="等线" w:cstheme="minorHAnsi"/>
                <w:sz w:val="18"/>
                <w:szCs w:val="18"/>
                <w:vertAlign w:val="superscript"/>
              </w:rPr>
              <w:t>de</w:t>
            </w:r>
          </w:p>
        </w:tc>
        <w:tc>
          <w:tcPr>
            <w:tcW w:w="1587" w:type="dxa"/>
            <w:shd w:val="clear" w:color="auto" w:fill="auto"/>
            <w:noWrap/>
            <w:vAlign w:val="center"/>
            <w:hideMark/>
          </w:tcPr>
          <w:p w14:paraId="44D30D9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702.17 ± 45.36</w:t>
            </w:r>
            <w:r w:rsidRPr="005F5263">
              <w:rPr>
                <w:rFonts w:eastAsia="等线" w:cstheme="minorHAnsi"/>
                <w:sz w:val="18"/>
                <w:szCs w:val="18"/>
                <w:vertAlign w:val="superscript"/>
              </w:rPr>
              <w:t>e</w:t>
            </w:r>
          </w:p>
        </w:tc>
        <w:tc>
          <w:tcPr>
            <w:tcW w:w="1587" w:type="dxa"/>
            <w:shd w:val="clear" w:color="auto" w:fill="auto"/>
            <w:noWrap/>
            <w:vAlign w:val="center"/>
            <w:hideMark/>
          </w:tcPr>
          <w:p w14:paraId="6FBDF53B"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842.62 ± 45.82</w:t>
            </w:r>
            <w:r w:rsidRPr="005F5263">
              <w:rPr>
                <w:rFonts w:eastAsia="等线" w:cstheme="minorHAnsi"/>
                <w:sz w:val="18"/>
                <w:szCs w:val="18"/>
                <w:vertAlign w:val="superscript"/>
              </w:rPr>
              <w:t>c</w:t>
            </w:r>
          </w:p>
        </w:tc>
        <w:tc>
          <w:tcPr>
            <w:tcW w:w="1644" w:type="dxa"/>
            <w:shd w:val="clear" w:color="auto" w:fill="auto"/>
            <w:noWrap/>
            <w:vAlign w:val="center"/>
            <w:hideMark/>
          </w:tcPr>
          <w:p w14:paraId="6575D74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053.24 ± 104.88</w:t>
            </w:r>
            <w:r w:rsidRPr="005F5263">
              <w:rPr>
                <w:rFonts w:eastAsia="等线" w:cstheme="minorHAnsi"/>
                <w:sz w:val="18"/>
                <w:szCs w:val="18"/>
                <w:vertAlign w:val="superscript"/>
              </w:rPr>
              <w:t>a</w:t>
            </w:r>
          </w:p>
        </w:tc>
        <w:tc>
          <w:tcPr>
            <w:tcW w:w="1034" w:type="dxa"/>
            <w:shd w:val="clear" w:color="auto" w:fill="auto"/>
            <w:noWrap/>
            <w:vAlign w:val="center"/>
            <w:hideMark/>
          </w:tcPr>
          <w:p w14:paraId="74D0F94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3E022D34" w14:textId="77777777" w:rsidTr="009F4658">
        <w:trPr>
          <w:trHeight w:val="330"/>
        </w:trPr>
        <w:tc>
          <w:tcPr>
            <w:tcW w:w="1247" w:type="dxa"/>
            <w:shd w:val="clear" w:color="auto" w:fill="auto"/>
            <w:noWrap/>
            <w:vAlign w:val="center"/>
            <w:hideMark/>
          </w:tcPr>
          <w:p w14:paraId="47FB9506"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43</w:t>
            </w:r>
            <w:r w:rsidRPr="005F5263">
              <w:rPr>
                <w:rFonts w:eastAsia="等线" w:cstheme="minorHAnsi"/>
                <w:sz w:val="18"/>
                <w:szCs w:val="18"/>
              </w:rPr>
              <w:t>Ca (mg/kg)</w:t>
            </w:r>
          </w:p>
        </w:tc>
        <w:tc>
          <w:tcPr>
            <w:tcW w:w="1587" w:type="dxa"/>
            <w:shd w:val="clear" w:color="auto" w:fill="auto"/>
            <w:noWrap/>
            <w:vAlign w:val="center"/>
            <w:hideMark/>
          </w:tcPr>
          <w:p w14:paraId="1990EC56"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63.14 ± 6.30</w:t>
            </w:r>
            <w:r w:rsidRPr="005F5263">
              <w:rPr>
                <w:rFonts w:eastAsia="等线" w:cstheme="minorHAnsi"/>
                <w:sz w:val="18"/>
                <w:szCs w:val="18"/>
                <w:vertAlign w:val="superscript"/>
              </w:rPr>
              <w:t>a</w:t>
            </w:r>
          </w:p>
        </w:tc>
        <w:tc>
          <w:tcPr>
            <w:tcW w:w="1587" w:type="dxa"/>
            <w:shd w:val="clear" w:color="auto" w:fill="auto"/>
            <w:noWrap/>
            <w:vAlign w:val="center"/>
            <w:hideMark/>
          </w:tcPr>
          <w:p w14:paraId="67C75AF5"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43.81 ± 2.36</w:t>
            </w:r>
            <w:r w:rsidRPr="005F5263">
              <w:rPr>
                <w:rFonts w:eastAsia="等线" w:cstheme="minorHAnsi"/>
                <w:sz w:val="18"/>
                <w:szCs w:val="18"/>
                <w:vertAlign w:val="superscript"/>
              </w:rPr>
              <w:t>c</w:t>
            </w:r>
          </w:p>
        </w:tc>
        <w:tc>
          <w:tcPr>
            <w:tcW w:w="1587" w:type="dxa"/>
            <w:shd w:val="clear" w:color="auto" w:fill="auto"/>
            <w:noWrap/>
            <w:vAlign w:val="center"/>
            <w:hideMark/>
          </w:tcPr>
          <w:p w14:paraId="65F9604A"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63.56 ± 7.03</w:t>
            </w:r>
            <w:r w:rsidRPr="005F5263">
              <w:rPr>
                <w:rFonts w:eastAsia="等线" w:cstheme="minorHAnsi"/>
                <w:sz w:val="18"/>
                <w:szCs w:val="18"/>
                <w:vertAlign w:val="superscript"/>
              </w:rPr>
              <w:t>a</w:t>
            </w:r>
          </w:p>
        </w:tc>
        <w:tc>
          <w:tcPr>
            <w:tcW w:w="1587" w:type="dxa"/>
            <w:shd w:val="clear" w:color="auto" w:fill="auto"/>
            <w:noWrap/>
            <w:vAlign w:val="center"/>
            <w:hideMark/>
          </w:tcPr>
          <w:p w14:paraId="2AEFD75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55.93 ± 3.27</w:t>
            </w:r>
            <w:r w:rsidRPr="005F5263">
              <w:rPr>
                <w:rFonts w:eastAsia="等线" w:cstheme="minorHAnsi"/>
                <w:sz w:val="18"/>
                <w:szCs w:val="18"/>
                <w:vertAlign w:val="superscript"/>
              </w:rPr>
              <w:t>b</w:t>
            </w:r>
          </w:p>
        </w:tc>
        <w:tc>
          <w:tcPr>
            <w:tcW w:w="1587" w:type="dxa"/>
            <w:shd w:val="clear" w:color="auto" w:fill="auto"/>
            <w:noWrap/>
            <w:vAlign w:val="center"/>
            <w:hideMark/>
          </w:tcPr>
          <w:p w14:paraId="4E240F7F"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56.81 ± 3.34</w:t>
            </w:r>
            <w:r w:rsidRPr="005F5263">
              <w:rPr>
                <w:rFonts w:eastAsia="等线" w:cstheme="minorHAnsi"/>
                <w:sz w:val="18"/>
                <w:szCs w:val="18"/>
                <w:vertAlign w:val="superscript"/>
              </w:rPr>
              <w:t>b</w:t>
            </w:r>
          </w:p>
        </w:tc>
        <w:tc>
          <w:tcPr>
            <w:tcW w:w="1644" w:type="dxa"/>
            <w:shd w:val="clear" w:color="auto" w:fill="auto"/>
            <w:noWrap/>
            <w:vAlign w:val="center"/>
            <w:hideMark/>
          </w:tcPr>
          <w:p w14:paraId="5873698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46.44 ± 3.57</w:t>
            </w:r>
            <w:r w:rsidRPr="005F5263">
              <w:rPr>
                <w:rFonts w:eastAsia="等线" w:cstheme="minorHAnsi"/>
                <w:sz w:val="18"/>
                <w:szCs w:val="18"/>
                <w:vertAlign w:val="superscript"/>
              </w:rPr>
              <w:t>c</w:t>
            </w:r>
          </w:p>
        </w:tc>
        <w:tc>
          <w:tcPr>
            <w:tcW w:w="1034" w:type="dxa"/>
            <w:shd w:val="clear" w:color="auto" w:fill="auto"/>
            <w:noWrap/>
            <w:vAlign w:val="center"/>
            <w:hideMark/>
          </w:tcPr>
          <w:p w14:paraId="5EA3690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0C0265B" w14:textId="77777777" w:rsidTr="009F4658">
        <w:trPr>
          <w:trHeight w:val="330"/>
        </w:trPr>
        <w:tc>
          <w:tcPr>
            <w:tcW w:w="1247" w:type="dxa"/>
            <w:shd w:val="clear" w:color="auto" w:fill="auto"/>
            <w:noWrap/>
            <w:vAlign w:val="center"/>
            <w:hideMark/>
          </w:tcPr>
          <w:p w14:paraId="748D0C0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45</w:t>
            </w:r>
            <w:r w:rsidRPr="005F5263">
              <w:rPr>
                <w:rFonts w:eastAsia="等线" w:cstheme="minorHAnsi"/>
                <w:color w:val="000000"/>
                <w:sz w:val="18"/>
                <w:szCs w:val="18"/>
              </w:rPr>
              <w:t>Sc (µg/kg)</w:t>
            </w:r>
          </w:p>
        </w:tc>
        <w:tc>
          <w:tcPr>
            <w:tcW w:w="1587" w:type="dxa"/>
            <w:shd w:val="clear" w:color="auto" w:fill="auto"/>
            <w:noWrap/>
            <w:vAlign w:val="center"/>
            <w:hideMark/>
          </w:tcPr>
          <w:p w14:paraId="6213C7E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7 ± 0.08</w:t>
            </w:r>
            <w:r w:rsidRPr="005F5263">
              <w:rPr>
                <w:rFonts w:eastAsia="等线" w:cstheme="minorHAnsi"/>
                <w:color w:val="000000"/>
                <w:sz w:val="18"/>
                <w:szCs w:val="18"/>
                <w:vertAlign w:val="superscript"/>
              </w:rPr>
              <w:t>bc</w:t>
            </w:r>
          </w:p>
        </w:tc>
        <w:tc>
          <w:tcPr>
            <w:tcW w:w="1587" w:type="dxa"/>
            <w:shd w:val="clear" w:color="auto" w:fill="auto"/>
            <w:noWrap/>
            <w:vAlign w:val="center"/>
            <w:hideMark/>
          </w:tcPr>
          <w:p w14:paraId="2BE8D4E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10 ± 0.07</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1E3BFED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23 ± 0.16</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7EACCAB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1 ± 0.02</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45EA6A7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7 ± 0.08</w:t>
            </w:r>
            <w:r w:rsidRPr="005F5263">
              <w:rPr>
                <w:rFonts w:eastAsia="等线" w:cstheme="minorHAnsi"/>
                <w:color w:val="000000"/>
                <w:sz w:val="18"/>
                <w:szCs w:val="18"/>
                <w:vertAlign w:val="superscript"/>
              </w:rPr>
              <w:t>bc</w:t>
            </w:r>
          </w:p>
        </w:tc>
        <w:tc>
          <w:tcPr>
            <w:tcW w:w="1644" w:type="dxa"/>
            <w:shd w:val="clear" w:color="auto" w:fill="auto"/>
            <w:noWrap/>
            <w:vAlign w:val="center"/>
            <w:hideMark/>
          </w:tcPr>
          <w:p w14:paraId="4D02F48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2 ± 0.03</w:t>
            </w:r>
            <w:r w:rsidRPr="005F5263">
              <w:rPr>
                <w:rFonts w:eastAsia="等线" w:cstheme="minorHAnsi"/>
                <w:color w:val="000000"/>
                <w:sz w:val="18"/>
                <w:szCs w:val="18"/>
                <w:vertAlign w:val="superscript"/>
              </w:rPr>
              <w:t>bc</w:t>
            </w:r>
          </w:p>
        </w:tc>
        <w:tc>
          <w:tcPr>
            <w:tcW w:w="1034" w:type="dxa"/>
            <w:shd w:val="clear" w:color="auto" w:fill="auto"/>
            <w:noWrap/>
            <w:vAlign w:val="center"/>
            <w:hideMark/>
          </w:tcPr>
          <w:p w14:paraId="056BB9B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60564FF7" w14:textId="77777777" w:rsidTr="009F4658">
        <w:trPr>
          <w:trHeight w:val="330"/>
        </w:trPr>
        <w:tc>
          <w:tcPr>
            <w:tcW w:w="1247" w:type="dxa"/>
            <w:shd w:val="clear" w:color="auto" w:fill="auto"/>
            <w:noWrap/>
            <w:vAlign w:val="center"/>
            <w:hideMark/>
          </w:tcPr>
          <w:p w14:paraId="368C1D1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48</w:t>
            </w:r>
            <w:r w:rsidRPr="005F5263">
              <w:rPr>
                <w:rFonts w:eastAsia="等线" w:cstheme="minorHAnsi"/>
                <w:color w:val="000000"/>
                <w:sz w:val="18"/>
                <w:szCs w:val="18"/>
              </w:rPr>
              <w:t>Ti (µg/kg)</w:t>
            </w:r>
          </w:p>
        </w:tc>
        <w:tc>
          <w:tcPr>
            <w:tcW w:w="1587" w:type="dxa"/>
            <w:shd w:val="clear" w:color="auto" w:fill="auto"/>
            <w:noWrap/>
            <w:vAlign w:val="center"/>
            <w:hideMark/>
          </w:tcPr>
          <w:p w14:paraId="3845DA3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8.74 ± 19.18</w:t>
            </w:r>
            <w:r w:rsidRPr="005F5263">
              <w:rPr>
                <w:rFonts w:eastAsia="等线" w:cstheme="minorHAnsi"/>
                <w:color w:val="000000"/>
                <w:sz w:val="18"/>
                <w:szCs w:val="18"/>
                <w:vertAlign w:val="superscript"/>
              </w:rPr>
              <w:t>bc</w:t>
            </w:r>
          </w:p>
        </w:tc>
        <w:tc>
          <w:tcPr>
            <w:tcW w:w="1587" w:type="dxa"/>
            <w:shd w:val="clear" w:color="auto" w:fill="auto"/>
            <w:noWrap/>
            <w:vAlign w:val="center"/>
            <w:hideMark/>
          </w:tcPr>
          <w:p w14:paraId="6AD26E4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8.22 ± 11.75</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25DCF63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89.01 ± 26.74</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28DDF81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9.67 ± 6.75</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668363F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1.07 ± 8.17</w:t>
            </w:r>
            <w:r w:rsidRPr="005F5263">
              <w:rPr>
                <w:rFonts w:eastAsia="等线" w:cstheme="minorHAnsi"/>
                <w:color w:val="000000"/>
                <w:sz w:val="18"/>
                <w:szCs w:val="18"/>
                <w:vertAlign w:val="superscript"/>
              </w:rPr>
              <w:t>cd</w:t>
            </w:r>
          </w:p>
        </w:tc>
        <w:tc>
          <w:tcPr>
            <w:tcW w:w="1644" w:type="dxa"/>
            <w:shd w:val="clear" w:color="auto" w:fill="auto"/>
            <w:noWrap/>
            <w:vAlign w:val="center"/>
            <w:hideMark/>
          </w:tcPr>
          <w:p w14:paraId="599F043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3.68 ± 8.12</w:t>
            </w:r>
            <w:r w:rsidRPr="005F5263">
              <w:rPr>
                <w:rFonts w:eastAsia="等线" w:cstheme="minorHAnsi"/>
                <w:color w:val="000000"/>
                <w:sz w:val="18"/>
                <w:szCs w:val="18"/>
                <w:vertAlign w:val="superscript"/>
              </w:rPr>
              <w:t>cd</w:t>
            </w:r>
          </w:p>
        </w:tc>
        <w:tc>
          <w:tcPr>
            <w:tcW w:w="1034" w:type="dxa"/>
            <w:shd w:val="clear" w:color="auto" w:fill="auto"/>
            <w:noWrap/>
            <w:vAlign w:val="center"/>
            <w:hideMark/>
          </w:tcPr>
          <w:p w14:paraId="4471E47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7FE6483B" w14:textId="77777777" w:rsidTr="009F4658">
        <w:trPr>
          <w:trHeight w:val="330"/>
        </w:trPr>
        <w:tc>
          <w:tcPr>
            <w:tcW w:w="1247" w:type="dxa"/>
            <w:shd w:val="clear" w:color="auto" w:fill="auto"/>
            <w:noWrap/>
            <w:vAlign w:val="center"/>
            <w:hideMark/>
          </w:tcPr>
          <w:p w14:paraId="6A46B36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51</w:t>
            </w:r>
            <w:r w:rsidRPr="005F5263">
              <w:rPr>
                <w:rFonts w:eastAsia="等线" w:cstheme="minorHAnsi"/>
                <w:color w:val="000000"/>
                <w:sz w:val="18"/>
                <w:szCs w:val="18"/>
              </w:rPr>
              <w:t>V (µg/kg)</w:t>
            </w:r>
          </w:p>
        </w:tc>
        <w:tc>
          <w:tcPr>
            <w:tcW w:w="1587" w:type="dxa"/>
            <w:shd w:val="clear" w:color="auto" w:fill="auto"/>
            <w:noWrap/>
            <w:vAlign w:val="center"/>
            <w:hideMark/>
          </w:tcPr>
          <w:p w14:paraId="355DA69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1 ± 0.26</w:t>
            </w:r>
            <w:r w:rsidRPr="005F5263">
              <w:rPr>
                <w:rFonts w:eastAsia="等线" w:cstheme="minorHAnsi"/>
                <w:color w:val="000000"/>
                <w:sz w:val="18"/>
                <w:szCs w:val="18"/>
                <w:vertAlign w:val="superscript"/>
              </w:rPr>
              <w:t>cd</w:t>
            </w:r>
          </w:p>
        </w:tc>
        <w:tc>
          <w:tcPr>
            <w:tcW w:w="1587" w:type="dxa"/>
            <w:shd w:val="clear" w:color="auto" w:fill="auto"/>
            <w:noWrap/>
            <w:vAlign w:val="center"/>
            <w:hideMark/>
          </w:tcPr>
          <w:p w14:paraId="64CC30A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58 ± 0.33</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0873CCB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71 ± 0.75</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5D82467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54 ± 0.12</w:t>
            </w:r>
            <w:r w:rsidRPr="005F5263">
              <w:rPr>
                <w:rFonts w:eastAsia="等线" w:cstheme="minorHAnsi"/>
                <w:color w:val="000000"/>
                <w:sz w:val="18"/>
                <w:szCs w:val="18"/>
                <w:vertAlign w:val="superscript"/>
              </w:rPr>
              <w:t>e</w:t>
            </w:r>
          </w:p>
        </w:tc>
        <w:tc>
          <w:tcPr>
            <w:tcW w:w="1587" w:type="dxa"/>
            <w:shd w:val="clear" w:color="auto" w:fill="auto"/>
            <w:noWrap/>
            <w:vAlign w:val="center"/>
            <w:hideMark/>
          </w:tcPr>
          <w:p w14:paraId="69D68BA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19 ± 0.30</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66B8CE5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71 ± 0.19</w:t>
            </w:r>
            <w:r w:rsidRPr="005F5263">
              <w:rPr>
                <w:rFonts w:eastAsia="等线" w:cstheme="minorHAnsi"/>
                <w:color w:val="000000"/>
                <w:sz w:val="18"/>
                <w:szCs w:val="18"/>
                <w:vertAlign w:val="superscript"/>
              </w:rPr>
              <w:t>de</w:t>
            </w:r>
          </w:p>
        </w:tc>
        <w:tc>
          <w:tcPr>
            <w:tcW w:w="1034" w:type="dxa"/>
            <w:shd w:val="clear" w:color="auto" w:fill="auto"/>
            <w:noWrap/>
            <w:vAlign w:val="center"/>
            <w:hideMark/>
          </w:tcPr>
          <w:p w14:paraId="5AD030A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04C56062" w14:textId="77777777" w:rsidTr="009F4658">
        <w:trPr>
          <w:trHeight w:val="330"/>
        </w:trPr>
        <w:tc>
          <w:tcPr>
            <w:tcW w:w="1247" w:type="dxa"/>
            <w:shd w:val="clear" w:color="auto" w:fill="auto"/>
            <w:noWrap/>
            <w:vAlign w:val="center"/>
            <w:hideMark/>
          </w:tcPr>
          <w:p w14:paraId="406E050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52</w:t>
            </w:r>
            <w:r w:rsidRPr="005F5263">
              <w:rPr>
                <w:rFonts w:eastAsia="等线" w:cstheme="minorHAnsi"/>
                <w:color w:val="000000"/>
                <w:sz w:val="18"/>
                <w:szCs w:val="18"/>
              </w:rPr>
              <w:t>Cr (µg/kg)</w:t>
            </w:r>
          </w:p>
        </w:tc>
        <w:tc>
          <w:tcPr>
            <w:tcW w:w="1587" w:type="dxa"/>
            <w:shd w:val="clear" w:color="auto" w:fill="auto"/>
            <w:noWrap/>
            <w:vAlign w:val="center"/>
            <w:hideMark/>
          </w:tcPr>
          <w:p w14:paraId="57C3D8A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5.97 ± 6.26</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0F5B42D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3.49 ± 37.03</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3B208A4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5.73 ± 7.38</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6A657A8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1.48 ± 2.64</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521AFB8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89 ± 3.75</w:t>
            </w:r>
            <w:r w:rsidRPr="005F5263">
              <w:rPr>
                <w:rFonts w:eastAsia="等线" w:cstheme="minorHAnsi"/>
                <w:color w:val="000000"/>
                <w:sz w:val="18"/>
                <w:szCs w:val="18"/>
                <w:vertAlign w:val="superscript"/>
              </w:rPr>
              <w:t>b</w:t>
            </w:r>
          </w:p>
        </w:tc>
        <w:tc>
          <w:tcPr>
            <w:tcW w:w="1644" w:type="dxa"/>
            <w:shd w:val="clear" w:color="auto" w:fill="auto"/>
            <w:noWrap/>
            <w:vAlign w:val="center"/>
            <w:hideMark/>
          </w:tcPr>
          <w:p w14:paraId="7030BD3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75 ± 5.28</w:t>
            </w:r>
            <w:r w:rsidRPr="005F5263">
              <w:rPr>
                <w:rFonts w:eastAsia="等线" w:cstheme="minorHAnsi"/>
                <w:color w:val="000000"/>
                <w:sz w:val="18"/>
                <w:szCs w:val="18"/>
                <w:vertAlign w:val="superscript"/>
              </w:rPr>
              <w:t>b</w:t>
            </w:r>
          </w:p>
        </w:tc>
        <w:tc>
          <w:tcPr>
            <w:tcW w:w="1034" w:type="dxa"/>
            <w:shd w:val="clear" w:color="auto" w:fill="auto"/>
            <w:noWrap/>
            <w:vAlign w:val="center"/>
            <w:hideMark/>
          </w:tcPr>
          <w:p w14:paraId="18D6D56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777E1A25" w14:textId="77777777" w:rsidTr="009F4658">
        <w:trPr>
          <w:trHeight w:val="330"/>
        </w:trPr>
        <w:tc>
          <w:tcPr>
            <w:tcW w:w="1247" w:type="dxa"/>
            <w:shd w:val="clear" w:color="auto" w:fill="auto"/>
            <w:noWrap/>
            <w:vAlign w:val="center"/>
            <w:hideMark/>
          </w:tcPr>
          <w:p w14:paraId="230F372A"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55</w:t>
            </w:r>
            <w:r w:rsidRPr="005F5263">
              <w:rPr>
                <w:rFonts w:eastAsia="等线" w:cstheme="minorHAnsi"/>
                <w:sz w:val="18"/>
                <w:szCs w:val="18"/>
              </w:rPr>
              <w:t>Mn (</w:t>
            </w:r>
            <w:r w:rsidRPr="005F5263">
              <w:rPr>
                <w:rFonts w:eastAsia="等线" w:cstheme="minorHAnsi"/>
                <w:color w:val="000000"/>
                <w:sz w:val="18"/>
                <w:szCs w:val="18"/>
              </w:rPr>
              <w:t>µ</w:t>
            </w:r>
            <w:r w:rsidRPr="005F5263">
              <w:rPr>
                <w:rFonts w:eastAsia="等线" w:cstheme="minorHAnsi"/>
                <w:sz w:val="18"/>
                <w:szCs w:val="18"/>
              </w:rPr>
              <w:t>g/kg)</w:t>
            </w:r>
          </w:p>
        </w:tc>
        <w:tc>
          <w:tcPr>
            <w:tcW w:w="1587" w:type="dxa"/>
            <w:shd w:val="clear" w:color="auto" w:fill="auto"/>
            <w:noWrap/>
            <w:vAlign w:val="center"/>
            <w:hideMark/>
          </w:tcPr>
          <w:p w14:paraId="19C41C8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9.91 ± 0.99</w:t>
            </w:r>
            <w:r w:rsidRPr="005F5263">
              <w:rPr>
                <w:rFonts w:eastAsia="等线" w:cstheme="minorHAnsi"/>
                <w:sz w:val="18"/>
                <w:szCs w:val="18"/>
                <w:vertAlign w:val="superscript"/>
              </w:rPr>
              <w:t>b</w:t>
            </w:r>
          </w:p>
        </w:tc>
        <w:tc>
          <w:tcPr>
            <w:tcW w:w="1587" w:type="dxa"/>
            <w:shd w:val="clear" w:color="auto" w:fill="auto"/>
            <w:noWrap/>
            <w:vAlign w:val="center"/>
            <w:hideMark/>
          </w:tcPr>
          <w:p w14:paraId="138636F7"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5.15 ± 0.49</w:t>
            </w:r>
            <w:r w:rsidRPr="005F5263">
              <w:rPr>
                <w:rFonts w:eastAsia="等线" w:cstheme="minorHAnsi"/>
                <w:sz w:val="18"/>
                <w:szCs w:val="18"/>
                <w:vertAlign w:val="superscript"/>
              </w:rPr>
              <w:t>e</w:t>
            </w:r>
          </w:p>
        </w:tc>
        <w:tc>
          <w:tcPr>
            <w:tcW w:w="1587" w:type="dxa"/>
            <w:shd w:val="clear" w:color="auto" w:fill="auto"/>
            <w:noWrap/>
            <w:vAlign w:val="center"/>
            <w:hideMark/>
          </w:tcPr>
          <w:p w14:paraId="1EF75AC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7.03 ± 0.80</w:t>
            </w:r>
            <w:r w:rsidRPr="005F5263">
              <w:rPr>
                <w:rFonts w:eastAsia="等线" w:cstheme="minorHAnsi"/>
                <w:sz w:val="18"/>
                <w:szCs w:val="18"/>
                <w:vertAlign w:val="superscript"/>
              </w:rPr>
              <w:t>d</w:t>
            </w:r>
          </w:p>
        </w:tc>
        <w:tc>
          <w:tcPr>
            <w:tcW w:w="1587" w:type="dxa"/>
            <w:shd w:val="clear" w:color="auto" w:fill="auto"/>
            <w:noWrap/>
            <w:vAlign w:val="center"/>
            <w:hideMark/>
          </w:tcPr>
          <w:p w14:paraId="12615A5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8.71 ± 0.75</w:t>
            </w:r>
            <w:r w:rsidRPr="005F5263">
              <w:rPr>
                <w:rFonts w:eastAsia="等线" w:cstheme="minorHAnsi"/>
                <w:sz w:val="18"/>
                <w:szCs w:val="18"/>
                <w:vertAlign w:val="superscript"/>
              </w:rPr>
              <w:t>c</w:t>
            </w:r>
          </w:p>
        </w:tc>
        <w:tc>
          <w:tcPr>
            <w:tcW w:w="1587" w:type="dxa"/>
            <w:shd w:val="clear" w:color="auto" w:fill="auto"/>
            <w:noWrap/>
            <w:vAlign w:val="center"/>
            <w:hideMark/>
          </w:tcPr>
          <w:p w14:paraId="3BD43066"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3.53 ± 0.85</w:t>
            </w:r>
            <w:r w:rsidRPr="005F5263">
              <w:rPr>
                <w:rFonts w:eastAsia="等线" w:cstheme="minorHAnsi"/>
                <w:sz w:val="18"/>
                <w:szCs w:val="18"/>
                <w:vertAlign w:val="superscript"/>
              </w:rPr>
              <w:t>a</w:t>
            </w:r>
          </w:p>
        </w:tc>
        <w:tc>
          <w:tcPr>
            <w:tcW w:w="1644" w:type="dxa"/>
            <w:shd w:val="clear" w:color="auto" w:fill="auto"/>
            <w:noWrap/>
            <w:vAlign w:val="center"/>
            <w:hideMark/>
          </w:tcPr>
          <w:p w14:paraId="56517CA4"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7.45 ± 0.68</w:t>
            </w:r>
            <w:r w:rsidRPr="005F5263">
              <w:rPr>
                <w:rFonts w:eastAsia="等线" w:cstheme="minorHAnsi"/>
                <w:sz w:val="18"/>
                <w:szCs w:val="18"/>
                <w:vertAlign w:val="superscript"/>
              </w:rPr>
              <w:t>d</w:t>
            </w:r>
          </w:p>
        </w:tc>
        <w:tc>
          <w:tcPr>
            <w:tcW w:w="1034" w:type="dxa"/>
            <w:shd w:val="clear" w:color="auto" w:fill="auto"/>
            <w:noWrap/>
            <w:vAlign w:val="center"/>
            <w:hideMark/>
          </w:tcPr>
          <w:p w14:paraId="0F27734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504CE2F" w14:textId="77777777" w:rsidTr="009F4658">
        <w:trPr>
          <w:trHeight w:val="330"/>
        </w:trPr>
        <w:tc>
          <w:tcPr>
            <w:tcW w:w="1247" w:type="dxa"/>
            <w:shd w:val="clear" w:color="auto" w:fill="auto"/>
            <w:noWrap/>
            <w:vAlign w:val="center"/>
            <w:hideMark/>
          </w:tcPr>
          <w:p w14:paraId="3BBDF5DA"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56</w:t>
            </w:r>
            <w:r w:rsidRPr="005F5263">
              <w:rPr>
                <w:rFonts w:eastAsia="等线" w:cstheme="minorHAnsi"/>
                <w:sz w:val="18"/>
                <w:szCs w:val="18"/>
              </w:rPr>
              <w:t>Fe (mg/kg)</w:t>
            </w:r>
          </w:p>
        </w:tc>
        <w:tc>
          <w:tcPr>
            <w:tcW w:w="1587" w:type="dxa"/>
            <w:shd w:val="clear" w:color="auto" w:fill="auto"/>
            <w:noWrap/>
            <w:vAlign w:val="center"/>
            <w:hideMark/>
          </w:tcPr>
          <w:p w14:paraId="018D8224"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66 ± 0.57</w:t>
            </w:r>
            <w:r w:rsidRPr="005F5263">
              <w:rPr>
                <w:rFonts w:eastAsia="等线" w:cstheme="minorHAnsi"/>
                <w:sz w:val="18"/>
                <w:szCs w:val="18"/>
                <w:vertAlign w:val="superscript"/>
              </w:rPr>
              <w:t>b</w:t>
            </w:r>
          </w:p>
        </w:tc>
        <w:tc>
          <w:tcPr>
            <w:tcW w:w="1587" w:type="dxa"/>
            <w:shd w:val="clear" w:color="auto" w:fill="auto"/>
            <w:noWrap/>
            <w:vAlign w:val="center"/>
            <w:hideMark/>
          </w:tcPr>
          <w:p w14:paraId="2CC65FAB"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62 ± 0.42</w:t>
            </w:r>
            <w:r w:rsidRPr="005F5263">
              <w:rPr>
                <w:rFonts w:eastAsia="等线" w:cstheme="minorHAnsi"/>
                <w:sz w:val="18"/>
                <w:szCs w:val="18"/>
                <w:vertAlign w:val="superscript"/>
              </w:rPr>
              <w:t>b</w:t>
            </w:r>
          </w:p>
        </w:tc>
        <w:tc>
          <w:tcPr>
            <w:tcW w:w="1587" w:type="dxa"/>
            <w:shd w:val="clear" w:color="auto" w:fill="auto"/>
            <w:noWrap/>
            <w:vAlign w:val="center"/>
            <w:hideMark/>
          </w:tcPr>
          <w:p w14:paraId="5150ECA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4.06 ± 0.85</w:t>
            </w:r>
            <w:r w:rsidRPr="005F5263">
              <w:rPr>
                <w:rFonts w:eastAsia="等线" w:cstheme="minorHAnsi"/>
                <w:sz w:val="18"/>
                <w:szCs w:val="18"/>
                <w:vertAlign w:val="superscript"/>
              </w:rPr>
              <w:t>a</w:t>
            </w:r>
          </w:p>
        </w:tc>
        <w:tc>
          <w:tcPr>
            <w:tcW w:w="1587" w:type="dxa"/>
            <w:shd w:val="clear" w:color="auto" w:fill="auto"/>
            <w:noWrap/>
            <w:vAlign w:val="center"/>
            <w:hideMark/>
          </w:tcPr>
          <w:p w14:paraId="2892A2B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53 ± 0.12</w:t>
            </w:r>
            <w:r w:rsidRPr="005F5263">
              <w:rPr>
                <w:rFonts w:eastAsia="等线" w:cstheme="minorHAnsi"/>
                <w:sz w:val="18"/>
                <w:szCs w:val="18"/>
                <w:vertAlign w:val="superscript"/>
              </w:rPr>
              <w:t>d</w:t>
            </w:r>
          </w:p>
        </w:tc>
        <w:tc>
          <w:tcPr>
            <w:tcW w:w="1587" w:type="dxa"/>
            <w:shd w:val="clear" w:color="auto" w:fill="auto"/>
            <w:noWrap/>
            <w:vAlign w:val="center"/>
            <w:hideMark/>
          </w:tcPr>
          <w:p w14:paraId="1C79D7F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53 ± 0.13</w:t>
            </w:r>
            <w:r w:rsidRPr="005F5263">
              <w:rPr>
                <w:rFonts w:eastAsia="等线" w:cstheme="minorHAnsi"/>
                <w:sz w:val="18"/>
                <w:szCs w:val="18"/>
                <w:vertAlign w:val="superscript"/>
              </w:rPr>
              <w:t>d</w:t>
            </w:r>
          </w:p>
        </w:tc>
        <w:tc>
          <w:tcPr>
            <w:tcW w:w="1644" w:type="dxa"/>
            <w:shd w:val="clear" w:color="auto" w:fill="auto"/>
            <w:noWrap/>
            <w:vAlign w:val="center"/>
            <w:hideMark/>
          </w:tcPr>
          <w:p w14:paraId="095F1E7D"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05 ± 0.23</w:t>
            </w:r>
            <w:r w:rsidRPr="005F5263">
              <w:rPr>
                <w:rFonts w:eastAsia="等线" w:cstheme="minorHAnsi"/>
                <w:sz w:val="18"/>
                <w:szCs w:val="18"/>
                <w:vertAlign w:val="superscript"/>
              </w:rPr>
              <w:t>c</w:t>
            </w:r>
          </w:p>
        </w:tc>
        <w:tc>
          <w:tcPr>
            <w:tcW w:w="1034" w:type="dxa"/>
            <w:shd w:val="clear" w:color="auto" w:fill="auto"/>
            <w:noWrap/>
            <w:vAlign w:val="center"/>
            <w:hideMark/>
          </w:tcPr>
          <w:p w14:paraId="21214946"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0.000</w:t>
            </w:r>
          </w:p>
        </w:tc>
      </w:tr>
      <w:tr w:rsidR="00092A57" w:rsidRPr="005F5263" w14:paraId="40196D94" w14:textId="77777777" w:rsidTr="009F4658">
        <w:trPr>
          <w:trHeight w:val="330"/>
        </w:trPr>
        <w:tc>
          <w:tcPr>
            <w:tcW w:w="1247" w:type="dxa"/>
            <w:shd w:val="clear" w:color="auto" w:fill="auto"/>
            <w:noWrap/>
            <w:vAlign w:val="center"/>
            <w:hideMark/>
          </w:tcPr>
          <w:p w14:paraId="7466AD0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59</w:t>
            </w:r>
            <w:r w:rsidRPr="005F5263">
              <w:rPr>
                <w:rFonts w:eastAsia="等线" w:cstheme="minorHAnsi"/>
                <w:sz w:val="18"/>
                <w:szCs w:val="18"/>
              </w:rPr>
              <w:t xml:space="preserve">Co </w:t>
            </w:r>
            <w:r w:rsidRPr="005F5263">
              <w:rPr>
                <w:rFonts w:eastAsia="等线" w:cstheme="minorHAnsi"/>
                <w:color w:val="000000"/>
                <w:sz w:val="18"/>
                <w:szCs w:val="18"/>
              </w:rPr>
              <w:t>(µg/kg)</w:t>
            </w:r>
          </w:p>
        </w:tc>
        <w:tc>
          <w:tcPr>
            <w:tcW w:w="1587" w:type="dxa"/>
            <w:shd w:val="clear" w:color="auto" w:fill="auto"/>
            <w:noWrap/>
            <w:vAlign w:val="center"/>
            <w:hideMark/>
          </w:tcPr>
          <w:p w14:paraId="2209AC9B"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8.09</w:t>
            </w:r>
            <w:r w:rsidRPr="005F5263">
              <w:rPr>
                <w:rFonts w:eastAsia="等线" w:cstheme="minorHAnsi"/>
                <w:color w:val="000000"/>
                <w:sz w:val="18"/>
                <w:szCs w:val="18"/>
              </w:rPr>
              <w:t xml:space="preserve"> ± 1.15</w:t>
            </w:r>
            <w:r w:rsidRPr="005F5263">
              <w:rPr>
                <w:rFonts w:eastAsia="等线" w:cstheme="minorHAnsi"/>
                <w:sz w:val="18"/>
                <w:szCs w:val="18"/>
                <w:vertAlign w:val="superscript"/>
              </w:rPr>
              <w:t>a</w:t>
            </w:r>
          </w:p>
        </w:tc>
        <w:tc>
          <w:tcPr>
            <w:tcW w:w="1587" w:type="dxa"/>
            <w:shd w:val="clear" w:color="auto" w:fill="auto"/>
            <w:noWrap/>
            <w:vAlign w:val="center"/>
            <w:hideMark/>
          </w:tcPr>
          <w:p w14:paraId="682F8AE7"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5.24</w:t>
            </w:r>
            <w:r w:rsidRPr="005F5263">
              <w:rPr>
                <w:rFonts w:eastAsia="等线" w:cstheme="minorHAnsi"/>
                <w:color w:val="000000"/>
                <w:sz w:val="18"/>
                <w:szCs w:val="18"/>
              </w:rPr>
              <w:t xml:space="preserve"> ± 0.66</w:t>
            </w:r>
            <w:r w:rsidRPr="005F5263">
              <w:rPr>
                <w:rFonts w:eastAsia="等线" w:cstheme="minorHAnsi"/>
                <w:sz w:val="18"/>
                <w:szCs w:val="18"/>
                <w:vertAlign w:val="superscript"/>
              </w:rPr>
              <w:t>b</w:t>
            </w:r>
          </w:p>
        </w:tc>
        <w:tc>
          <w:tcPr>
            <w:tcW w:w="1587" w:type="dxa"/>
            <w:shd w:val="clear" w:color="auto" w:fill="auto"/>
            <w:noWrap/>
            <w:vAlign w:val="center"/>
            <w:hideMark/>
          </w:tcPr>
          <w:p w14:paraId="02F09C8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3.26</w:t>
            </w:r>
            <w:r w:rsidRPr="005F5263">
              <w:rPr>
                <w:rFonts w:eastAsia="等线" w:cstheme="minorHAnsi"/>
                <w:color w:val="000000"/>
                <w:sz w:val="18"/>
                <w:szCs w:val="18"/>
              </w:rPr>
              <w:t xml:space="preserve"> ± 0.49</w:t>
            </w:r>
            <w:r w:rsidRPr="005F5263">
              <w:rPr>
                <w:rFonts w:eastAsia="等线" w:cstheme="minorHAnsi"/>
                <w:sz w:val="18"/>
                <w:szCs w:val="18"/>
                <w:vertAlign w:val="superscript"/>
              </w:rPr>
              <w:t>c</w:t>
            </w:r>
          </w:p>
        </w:tc>
        <w:tc>
          <w:tcPr>
            <w:tcW w:w="1587" w:type="dxa"/>
            <w:shd w:val="clear" w:color="auto" w:fill="auto"/>
            <w:noWrap/>
            <w:vAlign w:val="center"/>
            <w:hideMark/>
          </w:tcPr>
          <w:p w14:paraId="63B1D45D"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01</w:t>
            </w:r>
            <w:r w:rsidRPr="005F5263">
              <w:rPr>
                <w:rFonts w:eastAsia="等线" w:cstheme="minorHAnsi"/>
                <w:color w:val="000000"/>
                <w:sz w:val="18"/>
                <w:szCs w:val="18"/>
              </w:rPr>
              <w:t xml:space="preserve"> ± 0.30</w:t>
            </w:r>
            <w:r w:rsidRPr="005F5263">
              <w:rPr>
                <w:rFonts w:eastAsia="等线" w:cstheme="minorHAnsi"/>
                <w:sz w:val="18"/>
                <w:szCs w:val="18"/>
                <w:vertAlign w:val="superscript"/>
              </w:rPr>
              <w:t>e</w:t>
            </w:r>
          </w:p>
        </w:tc>
        <w:tc>
          <w:tcPr>
            <w:tcW w:w="1587" w:type="dxa"/>
            <w:shd w:val="clear" w:color="auto" w:fill="auto"/>
            <w:noWrap/>
            <w:vAlign w:val="center"/>
            <w:hideMark/>
          </w:tcPr>
          <w:p w14:paraId="382CCE27"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81</w:t>
            </w:r>
            <w:r w:rsidRPr="005F5263">
              <w:rPr>
                <w:rFonts w:eastAsia="等线" w:cstheme="minorHAnsi"/>
                <w:color w:val="000000"/>
                <w:sz w:val="18"/>
                <w:szCs w:val="18"/>
              </w:rPr>
              <w:t xml:space="preserve"> ± 0.75</w:t>
            </w:r>
            <w:r w:rsidRPr="005F5263">
              <w:rPr>
                <w:rFonts w:eastAsia="等线" w:cstheme="minorHAnsi"/>
                <w:sz w:val="18"/>
                <w:szCs w:val="18"/>
                <w:vertAlign w:val="superscript"/>
              </w:rPr>
              <w:t>cd</w:t>
            </w:r>
          </w:p>
        </w:tc>
        <w:tc>
          <w:tcPr>
            <w:tcW w:w="1644" w:type="dxa"/>
            <w:shd w:val="clear" w:color="auto" w:fill="auto"/>
            <w:noWrap/>
            <w:vAlign w:val="center"/>
            <w:hideMark/>
          </w:tcPr>
          <w:p w14:paraId="29ED7AE5"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53</w:t>
            </w:r>
            <w:r w:rsidRPr="005F5263">
              <w:rPr>
                <w:rFonts w:eastAsia="等线" w:cstheme="minorHAnsi"/>
                <w:color w:val="000000"/>
                <w:sz w:val="18"/>
                <w:szCs w:val="18"/>
              </w:rPr>
              <w:t xml:space="preserve"> ± 0.42</w:t>
            </w:r>
            <w:r w:rsidRPr="005F5263">
              <w:rPr>
                <w:rFonts w:eastAsia="等线" w:cstheme="minorHAnsi"/>
                <w:sz w:val="18"/>
                <w:szCs w:val="18"/>
                <w:vertAlign w:val="superscript"/>
              </w:rPr>
              <w:t>de</w:t>
            </w:r>
          </w:p>
        </w:tc>
        <w:tc>
          <w:tcPr>
            <w:tcW w:w="1034" w:type="dxa"/>
            <w:shd w:val="clear" w:color="auto" w:fill="auto"/>
            <w:noWrap/>
            <w:vAlign w:val="center"/>
            <w:hideMark/>
          </w:tcPr>
          <w:p w14:paraId="16907D0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0.000</w:t>
            </w:r>
          </w:p>
        </w:tc>
      </w:tr>
      <w:tr w:rsidR="00092A57" w:rsidRPr="005F5263" w14:paraId="39552B45" w14:textId="77777777" w:rsidTr="009F4658">
        <w:trPr>
          <w:trHeight w:val="330"/>
        </w:trPr>
        <w:tc>
          <w:tcPr>
            <w:tcW w:w="1247" w:type="dxa"/>
            <w:shd w:val="clear" w:color="auto" w:fill="auto"/>
            <w:noWrap/>
            <w:vAlign w:val="center"/>
            <w:hideMark/>
          </w:tcPr>
          <w:p w14:paraId="2A8DA02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60</w:t>
            </w:r>
            <w:r w:rsidRPr="005F5263">
              <w:rPr>
                <w:rFonts w:eastAsia="等线" w:cstheme="minorHAnsi"/>
                <w:color w:val="000000"/>
                <w:sz w:val="18"/>
                <w:szCs w:val="18"/>
              </w:rPr>
              <w:t>Ni (µg/kg)</w:t>
            </w:r>
          </w:p>
        </w:tc>
        <w:tc>
          <w:tcPr>
            <w:tcW w:w="1587" w:type="dxa"/>
            <w:shd w:val="clear" w:color="auto" w:fill="auto"/>
            <w:noWrap/>
            <w:vAlign w:val="center"/>
            <w:hideMark/>
          </w:tcPr>
          <w:p w14:paraId="1645ECC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43.99 ± 57.89</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13989A3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90.93 ± 28.04</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6061956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1.99 ± 21.33</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1AADBE0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83.60 ± 21.27</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165FE71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30.23 ± 36.40</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7830267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48.014 ± 29.83</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6A40219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84EC1AD" w14:textId="77777777" w:rsidTr="009F4658">
        <w:trPr>
          <w:trHeight w:val="330"/>
        </w:trPr>
        <w:tc>
          <w:tcPr>
            <w:tcW w:w="1247" w:type="dxa"/>
            <w:shd w:val="clear" w:color="auto" w:fill="auto"/>
            <w:noWrap/>
            <w:vAlign w:val="center"/>
            <w:hideMark/>
          </w:tcPr>
          <w:p w14:paraId="1369BD4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65</w:t>
            </w:r>
            <w:r w:rsidRPr="005F5263">
              <w:rPr>
                <w:rFonts w:eastAsia="等线" w:cstheme="minorHAnsi"/>
                <w:sz w:val="18"/>
                <w:szCs w:val="18"/>
              </w:rPr>
              <w:t>Cu (mg/kg)</w:t>
            </w:r>
          </w:p>
        </w:tc>
        <w:tc>
          <w:tcPr>
            <w:tcW w:w="1587" w:type="dxa"/>
            <w:shd w:val="clear" w:color="auto" w:fill="auto"/>
            <w:noWrap/>
            <w:vAlign w:val="center"/>
            <w:hideMark/>
          </w:tcPr>
          <w:p w14:paraId="5A8E0927"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42 ± 0.30</w:t>
            </w:r>
            <w:r w:rsidRPr="005F5263">
              <w:rPr>
                <w:rFonts w:eastAsia="等线" w:cstheme="minorHAnsi"/>
                <w:sz w:val="18"/>
                <w:szCs w:val="18"/>
                <w:vertAlign w:val="superscript"/>
              </w:rPr>
              <w:t>a</w:t>
            </w:r>
          </w:p>
        </w:tc>
        <w:tc>
          <w:tcPr>
            <w:tcW w:w="1587" w:type="dxa"/>
            <w:shd w:val="clear" w:color="auto" w:fill="auto"/>
            <w:noWrap/>
            <w:vAlign w:val="center"/>
            <w:hideMark/>
          </w:tcPr>
          <w:p w14:paraId="16021342"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83 ± 0.14</w:t>
            </w:r>
            <w:r w:rsidRPr="005F5263">
              <w:rPr>
                <w:rFonts w:eastAsia="等线" w:cstheme="minorHAnsi"/>
                <w:sz w:val="18"/>
                <w:szCs w:val="18"/>
                <w:vertAlign w:val="superscript"/>
              </w:rPr>
              <w:t>c</w:t>
            </w:r>
          </w:p>
        </w:tc>
        <w:tc>
          <w:tcPr>
            <w:tcW w:w="1587" w:type="dxa"/>
            <w:shd w:val="clear" w:color="auto" w:fill="auto"/>
            <w:noWrap/>
            <w:vAlign w:val="center"/>
            <w:hideMark/>
          </w:tcPr>
          <w:p w14:paraId="68A988A4"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13 ± 0.24</w:t>
            </w:r>
            <w:r w:rsidRPr="005F5263">
              <w:rPr>
                <w:rFonts w:eastAsia="等线" w:cstheme="minorHAnsi"/>
                <w:sz w:val="18"/>
                <w:szCs w:val="18"/>
                <w:vertAlign w:val="superscript"/>
              </w:rPr>
              <w:t>b</w:t>
            </w:r>
          </w:p>
        </w:tc>
        <w:tc>
          <w:tcPr>
            <w:tcW w:w="1587" w:type="dxa"/>
            <w:shd w:val="clear" w:color="auto" w:fill="auto"/>
            <w:noWrap/>
            <w:vAlign w:val="center"/>
            <w:hideMark/>
          </w:tcPr>
          <w:p w14:paraId="4AEBE83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74 ± 0.15</w:t>
            </w:r>
            <w:r w:rsidRPr="005F5263">
              <w:rPr>
                <w:rFonts w:eastAsia="等线" w:cstheme="minorHAnsi"/>
                <w:sz w:val="18"/>
                <w:szCs w:val="18"/>
                <w:vertAlign w:val="superscript"/>
              </w:rPr>
              <w:t>c</w:t>
            </w:r>
          </w:p>
        </w:tc>
        <w:tc>
          <w:tcPr>
            <w:tcW w:w="1587" w:type="dxa"/>
            <w:shd w:val="clear" w:color="auto" w:fill="auto"/>
            <w:noWrap/>
            <w:vAlign w:val="center"/>
            <w:hideMark/>
          </w:tcPr>
          <w:p w14:paraId="5738BB15"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71 ± 0.14</w:t>
            </w:r>
            <w:r w:rsidRPr="005F5263">
              <w:rPr>
                <w:rFonts w:eastAsia="等线" w:cstheme="minorHAnsi"/>
                <w:sz w:val="18"/>
                <w:szCs w:val="18"/>
                <w:vertAlign w:val="superscript"/>
              </w:rPr>
              <w:t>c</w:t>
            </w:r>
          </w:p>
        </w:tc>
        <w:tc>
          <w:tcPr>
            <w:tcW w:w="1644" w:type="dxa"/>
            <w:shd w:val="clear" w:color="auto" w:fill="auto"/>
            <w:noWrap/>
            <w:vAlign w:val="center"/>
            <w:hideMark/>
          </w:tcPr>
          <w:p w14:paraId="366DEF7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57 ± 0.24</w:t>
            </w:r>
            <w:r w:rsidRPr="005F5263">
              <w:rPr>
                <w:rFonts w:eastAsia="等线" w:cstheme="minorHAnsi"/>
                <w:sz w:val="18"/>
                <w:szCs w:val="18"/>
                <w:vertAlign w:val="superscript"/>
              </w:rPr>
              <w:t>a</w:t>
            </w:r>
          </w:p>
        </w:tc>
        <w:tc>
          <w:tcPr>
            <w:tcW w:w="1034" w:type="dxa"/>
            <w:shd w:val="clear" w:color="auto" w:fill="auto"/>
            <w:noWrap/>
            <w:vAlign w:val="center"/>
            <w:hideMark/>
          </w:tcPr>
          <w:p w14:paraId="3287A19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47F964DE" w14:textId="77777777" w:rsidTr="009F4658">
        <w:trPr>
          <w:trHeight w:val="330"/>
        </w:trPr>
        <w:tc>
          <w:tcPr>
            <w:tcW w:w="1247" w:type="dxa"/>
            <w:shd w:val="clear" w:color="auto" w:fill="auto"/>
            <w:noWrap/>
            <w:vAlign w:val="center"/>
            <w:hideMark/>
          </w:tcPr>
          <w:p w14:paraId="2068B695"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66</w:t>
            </w:r>
            <w:r w:rsidRPr="005F5263">
              <w:rPr>
                <w:rFonts w:eastAsia="等线" w:cstheme="minorHAnsi"/>
                <w:sz w:val="18"/>
                <w:szCs w:val="18"/>
              </w:rPr>
              <w:t>Zn (mg/kg)</w:t>
            </w:r>
          </w:p>
        </w:tc>
        <w:tc>
          <w:tcPr>
            <w:tcW w:w="1587" w:type="dxa"/>
            <w:shd w:val="clear" w:color="auto" w:fill="auto"/>
            <w:noWrap/>
            <w:vAlign w:val="center"/>
            <w:hideMark/>
          </w:tcPr>
          <w:p w14:paraId="6C313676"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4.66 ± 1.29</w:t>
            </w:r>
            <w:r w:rsidRPr="005F5263">
              <w:rPr>
                <w:rFonts w:eastAsia="等线" w:cstheme="minorHAnsi"/>
                <w:sz w:val="18"/>
                <w:szCs w:val="18"/>
                <w:vertAlign w:val="superscript"/>
              </w:rPr>
              <w:t>a</w:t>
            </w:r>
          </w:p>
        </w:tc>
        <w:tc>
          <w:tcPr>
            <w:tcW w:w="1587" w:type="dxa"/>
            <w:shd w:val="clear" w:color="auto" w:fill="auto"/>
            <w:noWrap/>
            <w:vAlign w:val="center"/>
            <w:hideMark/>
          </w:tcPr>
          <w:p w14:paraId="37033FE2"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12 ± 0.64</w:t>
            </w:r>
            <w:r w:rsidRPr="005F5263">
              <w:rPr>
                <w:rFonts w:eastAsia="等线" w:cstheme="minorHAnsi"/>
                <w:sz w:val="18"/>
                <w:szCs w:val="18"/>
                <w:vertAlign w:val="superscript"/>
              </w:rPr>
              <w:t>bc</w:t>
            </w:r>
          </w:p>
        </w:tc>
        <w:tc>
          <w:tcPr>
            <w:tcW w:w="1587" w:type="dxa"/>
            <w:shd w:val="clear" w:color="auto" w:fill="auto"/>
            <w:noWrap/>
            <w:vAlign w:val="center"/>
            <w:hideMark/>
          </w:tcPr>
          <w:p w14:paraId="12B6940D"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0.58 ± 0.98</w:t>
            </w:r>
            <w:r w:rsidRPr="005F5263">
              <w:rPr>
                <w:rFonts w:eastAsia="等线" w:cstheme="minorHAnsi"/>
                <w:sz w:val="18"/>
                <w:szCs w:val="18"/>
                <w:vertAlign w:val="superscript"/>
              </w:rPr>
              <w:t>c</w:t>
            </w:r>
          </w:p>
        </w:tc>
        <w:tc>
          <w:tcPr>
            <w:tcW w:w="1587" w:type="dxa"/>
            <w:shd w:val="clear" w:color="auto" w:fill="auto"/>
            <w:noWrap/>
            <w:vAlign w:val="center"/>
            <w:hideMark/>
          </w:tcPr>
          <w:p w14:paraId="015A6D2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57 ± 0.86</w:t>
            </w:r>
            <w:r w:rsidRPr="005F5263">
              <w:rPr>
                <w:rFonts w:eastAsia="等线" w:cstheme="minorHAnsi"/>
                <w:sz w:val="18"/>
                <w:szCs w:val="18"/>
                <w:vertAlign w:val="superscript"/>
              </w:rPr>
              <w:t>b</w:t>
            </w:r>
          </w:p>
        </w:tc>
        <w:tc>
          <w:tcPr>
            <w:tcW w:w="1587" w:type="dxa"/>
            <w:shd w:val="clear" w:color="auto" w:fill="auto"/>
            <w:noWrap/>
            <w:vAlign w:val="center"/>
            <w:hideMark/>
          </w:tcPr>
          <w:p w14:paraId="0519132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23 ± 0.59</w:t>
            </w:r>
            <w:r w:rsidRPr="005F5263">
              <w:rPr>
                <w:rFonts w:eastAsia="等线" w:cstheme="minorHAnsi"/>
                <w:sz w:val="18"/>
                <w:szCs w:val="18"/>
                <w:vertAlign w:val="superscript"/>
              </w:rPr>
              <w:t>bc</w:t>
            </w:r>
          </w:p>
        </w:tc>
        <w:tc>
          <w:tcPr>
            <w:tcW w:w="1644" w:type="dxa"/>
            <w:shd w:val="clear" w:color="auto" w:fill="auto"/>
            <w:noWrap/>
            <w:vAlign w:val="center"/>
            <w:hideMark/>
          </w:tcPr>
          <w:p w14:paraId="2E00B7A8"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49 ± 0.81</w:t>
            </w:r>
            <w:r w:rsidRPr="005F5263">
              <w:rPr>
                <w:rFonts w:eastAsia="等线" w:cstheme="minorHAnsi"/>
                <w:sz w:val="18"/>
                <w:szCs w:val="18"/>
                <w:vertAlign w:val="superscript"/>
              </w:rPr>
              <w:t>b</w:t>
            </w:r>
          </w:p>
        </w:tc>
        <w:tc>
          <w:tcPr>
            <w:tcW w:w="1034" w:type="dxa"/>
            <w:shd w:val="clear" w:color="auto" w:fill="auto"/>
            <w:noWrap/>
            <w:vAlign w:val="center"/>
            <w:hideMark/>
          </w:tcPr>
          <w:p w14:paraId="6C926A0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410BE6B7" w14:textId="77777777" w:rsidTr="009F4658">
        <w:trPr>
          <w:trHeight w:val="280"/>
        </w:trPr>
        <w:tc>
          <w:tcPr>
            <w:tcW w:w="1247" w:type="dxa"/>
            <w:shd w:val="clear" w:color="auto" w:fill="auto"/>
            <w:noWrap/>
            <w:vAlign w:val="center"/>
            <w:hideMark/>
          </w:tcPr>
          <w:p w14:paraId="459F793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70</w:t>
            </w:r>
            <w:r w:rsidRPr="005F5263">
              <w:rPr>
                <w:rFonts w:eastAsia="等线" w:cstheme="minorHAnsi"/>
                <w:color w:val="000000"/>
                <w:sz w:val="18"/>
                <w:szCs w:val="18"/>
              </w:rPr>
              <w:t>Ga (µg/kg)</w:t>
            </w:r>
          </w:p>
        </w:tc>
        <w:tc>
          <w:tcPr>
            <w:tcW w:w="1587" w:type="dxa"/>
            <w:shd w:val="clear" w:color="auto" w:fill="auto"/>
            <w:noWrap/>
            <w:vAlign w:val="center"/>
            <w:hideMark/>
          </w:tcPr>
          <w:p w14:paraId="11FAAB7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22 ± 0.08</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588FF42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56 ± 0.15</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2597524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20 ± 0.60</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393CC8F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10 ± 0.05</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6BF6444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31 ± 0.12</w:t>
            </w:r>
            <w:r w:rsidRPr="005F5263">
              <w:rPr>
                <w:rFonts w:eastAsia="等线" w:cstheme="minorHAnsi"/>
                <w:color w:val="000000"/>
                <w:sz w:val="18"/>
                <w:szCs w:val="18"/>
                <w:vertAlign w:val="superscript"/>
              </w:rPr>
              <w:t>bc</w:t>
            </w:r>
          </w:p>
        </w:tc>
        <w:tc>
          <w:tcPr>
            <w:tcW w:w="1644" w:type="dxa"/>
            <w:shd w:val="clear" w:color="auto" w:fill="auto"/>
            <w:noWrap/>
            <w:vAlign w:val="center"/>
            <w:hideMark/>
          </w:tcPr>
          <w:p w14:paraId="61A7545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11 ± 0.08</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6B5BEFD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38EC3DDF" w14:textId="77777777" w:rsidTr="009F4658">
        <w:trPr>
          <w:trHeight w:val="280"/>
        </w:trPr>
        <w:tc>
          <w:tcPr>
            <w:tcW w:w="1247" w:type="dxa"/>
            <w:shd w:val="clear" w:color="auto" w:fill="auto"/>
            <w:noWrap/>
            <w:vAlign w:val="center"/>
            <w:hideMark/>
          </w:tcPr>
          <w:p w14:paraId="009EC08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73</w:t>
            </w:r>
            <w:r w:rsidRPr="005F5263">
              <w:rPr>
                <w:rFonts w:eastAsia="等线" w:cstheme="minorHAnsi"/>
                <w:color w:val="000000"/>
                <w:sz w:val="18"/>
                <w:szCs w:val="18"/>
              </w:rPr>
              <w:t>Ge (µg/kg)</w:t>
            </w:r>
          </w:p>
        </w:tc>
        <w:tc>
          <w:tcPr>
            <w:tcW w:w="1587" w:type="dxa"/>
            <w:shd w:val="clear" w:color="auto" w:fill="auto"/>
            <w:noWrap/>
            <w:vAlign w:val="center"/>
            <w:hideMark/>
          </w:tcPr>
          <w:p w14:paraId="654D419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59 ± 0.22</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5FDA981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7 ± 0.23</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600AC72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11 ± 0.41</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1886567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14 ± 0.44</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74AF06E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56 ± 0.29</w:t>
            </w:r>
            <w:r w:rsidRPr="005F5263">
              <w:rPr>
                <w:rFonts w:eastAsia="等线" w:cstheme="minorHAnsi"/>
                <w:color w:val="000000"/>
                <w:sz w:val="18"/>
                <w:szCs w:val="18"/>
                <w:vertAlign w:val="superscript"/>
              </w:rPr>
              <w:t>b</w:t>
            </w:r>
          </w:p>
        </w:tc>
        <w:tc>
          <w:tcPr>
            <w:tcW w:w="1644" w:type="dxa"/>
            <w:shd w:val="clear" w:color="auto" w:fill="auto"/>
            <w:noWrap/>
            <w:vAlign w:val="center"/>
            <w:hideMark/>
          </w:tcPr>
          <w:p w14:paraId="79A82A7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15 ± 0.25</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43734A0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58CC6673" w14:textId="77777777" w:rsidTr="009F4658">
        <w:trPr>
          <w:trHeight w:val="280"/>
        </w:trPr>
        <w:tc>
          <w:tcPr>
            <w:tcW w:w="1247" w:type="dxa"/>
            <w:shd w:val="clear" w:color="auto" w:fill="auto"/>
            <w:noWrap/>
            <w:vAlign w:val="center"/>
            <w:hideMark/>
          </w:tcPr>
          <w:p w14:paraId="5A0E5E7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75</w:t>
            </w:r>
            <w:r w:rsidRPr="005F5263">
              <w:rPr>
                <w:rFonts w:eastAsia="等线" w:cstheme="minorHAnsi"/>
                <w:color w:val="000000"/>
                <w:sz w:val="18"/>
                <w:szCs w:val="18"/>
              </w:rPr>
              <w:t>As (µg/kg)</w:t>
            </w:r>
          </w:p>
        </w:tc>
        <w:tc>
          <w:tcPr>
            <w:tcW w:w="1587" w:type="dxa"/>
            <w:shd w:val="clear" w:color="auto" w:fill="auto"/>
            <w:noWrap/>
            <w:vAlign w:val="center"/>
            <w:hideMark/>
          </w:tcPr>
          <w:p w14:paraId="744BD06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3.78 ± 12.31</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1B85F37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10.52 ± 8.72</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7CD9774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90.78 ± 7.79</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3DC23D0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25.56 ± 16.05</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5FAC2C2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14.63 ± 18.40</w:t>
            </w:r>
            <w:r w:rsidRPr="005F5263">
              <w:rPr>
                <w:rFonts w:eastAsia="等线" w:cstheme="minorHAnsi"/>
                <w:color w:val="000000"/>
                <w:sz w:val="18"/>
                <w:szCs w:val="18"/>
                <w:vertAlign w:val="superscript"/>
              </w:rPr>
              <w:t>ab</w:t>
            </w:r>
          </w:p>
        </w:tc>
        <w:tc>
          <w:tcPr>
            <w:tcW w:w="1644" w:type="dxa"/>
            <w:shd w:val="clear" w:color="auto" w:fill="auto"/>
            <w:noWrap/>
            <w:vAlign w:val="center"/>
            <w:hideMark/>
          </w:tcPr>
          <w:p w14:paraId="6B26C29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88.45 ± 11.13</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4904D0D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F5EE65E" w14:textId="77777777" w:rsidTr="009F4658">
        <w:trPr>
          <w:trHeight w:val="280"/>
        </w:trPr>
        <w:tc>
          <w:tcPr>
            <w:tcW w:w="1247" w:type="dxa"/>
            <w:shd w:val="clear" w:color="auto" w:fill="auto"/>
            <w:noWrap/>
            <w:vAlign w:val="center"/>
            <w:hideMark/>
          </w:tcPr>
          <w:p w14:paraId="3483394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78</w:t>
            </w:r>
            <w:r w:rsidRPr="005F5263">
              <w:rPr>
                <w:rFonts w:eastAsia="等线" w:cstheme="minorHAnsi"/>
                <w:color w:val="000000"/>
                <w:sz w:val="18"/>
                <w:szCs w:val="18"/>
              </w:rPr>
              <w:t>Se (µg/kg)</w:t>
            </w:r>
          </w:p>
        </w:tc>
        <w:tc>
          <w:tcPr>
            <w:tcW w:w="1587" w:type="dxa"/>
            <w:shd w:val="clear" w:color="auto" w:fill="auto"/>
            <w:noWrap/>
            <w:vAlign w:val="center"/>
            <w:hideMark/>
          </w:tcPr>
          <w:p w14:paraId="2938F0B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8.60 ± 12.10</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0876B45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3.51 ± 17.15</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4CF0E84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2.01 ± 9.86</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510C165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4.20 ± 9.90</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57C17E3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8.09 ± 9.17</w:t>
            </w:r>
            <w:r w:rsidRPr="005F5263">
              <w:rPr>
                <w:rFonts w:eastAsia="等线" w:cstheme="minorHAnsi"/>
                <w:color w:val="000000"/>
                <w:sz w:val="18"/>
                <w:szCs w:val="18"/>
                <w:vertAlign w:val="superscript"/>
              </w:rPr>
              <w:t>bc</w:t>
            </w:r>
          </w:p>
        </w:tc>
        <w:tc>
          <w:tcPr>
            <w:tcW w:w="1644" w:type="dxa"/>
            <w:shd w:val="clear" w:color="auto" w:fill="auto"/>
            <w:noWrap/>
            <w:vAlign w:val="center"/>
            <w:hideMark/>
          </w:tcPr>
          <w:p w14:paraId="3514CF5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0.32 ± 9.24</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7A62122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7877DE42" w14:textId="77777777" w:rsidTr="009F4658">
        <w:trPr>
          <w:trHeight w:val="280"/>
        </w:trPr>
        <w:tc>
          <w:tcPr>
            <w:tcW w:w="1247" w:type="dxa"/>
            <w:shd w:val="clear" w:color="auto" w:fill="auto"/>
            <w:noWrap/>
            <w:vAlign w:val="center"/>
            <w:hideMark/>
          </w:tcPr>
          <w:p w14:paraId="16B85E3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85</w:t>
            </w:r>
            <w:r w:rsidRPr="005F5263">
              <w:rPr>
                <w:rFonts w:eastAsia="等线" w:cstheme="minorHAnsi"/>
                <w:color w:val="000000"/>
                <w:sz w:val="18"/>
                <w:szCs w:val="18"/>
              </w:rPr>
              <w:t>Rb (µg/kg)</w:t>
            </w:r>
          </w:p>
        </w:tc>
        <w:tc>
          <w:tcPr>
            <w:tcW w:w="1587" w:type="dxa"/>
            <w:shd w:val="clear" w:color="auto" w:fill="auto"/>
            <w:noWrap/>
            <w:vAlign w:val="center"/>
            <w:hideMark/>
          </w:tcPr>
          <w:p w14:paraId="3A035B6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219.95 ± 537.81</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2DD6DFE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424.81 ± 111.55</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2757839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33.78 ± 91.24</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635F40C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22.20 ± 180.70</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584593E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143.93 ± 173.53</w:t>
            </w:r>
            <w:r w:rsidRPr="005F5263">
              <w:rPr>
                <w:rFonts w:eastAsia="等线" w:cstheme="minorHAnsi"/>
                <w:color w:val="000000"/>
                <w:sz w:val="18"/>
                <w:szCs w:val="18"/>
                <w:vertAlign w:val="superscript"/>
              </w:rPr>
              <w:t>a</w:t>
            </w:r>
          </w:p>
        </w:tc>
        <w:tc>
          <w:tcPr>
            <w:tcW w:w="1644" w:type="dxa"/>
            <w:shd w:val="clear" w:color="auto" w:fill="auto"/>
            <w:noWrap/>
            <w:vAlign w:val="center"/>
            <w:hideMark/>
          </w:tcPr>
          <w:p w14:paraId="0047A47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210.34 ± 301.79</w:t>
            </w:r>
            <w:r w:rsidRPr="005F5263">
              <w:rPr>
                <w:rFonts w:eastAsia="等线" w:cstheme="minorHAnsi"/>
                <w:color w:val="000000"/>
                <w:sz w:val="18"/>
                <w:szCs w:val="18"/>
                <w:vertAlign w:val="superscript"/>
              </w:rPr>
              <w:t>bc</w:t>
            </w:r>
          </w:p>
        </w:tc>
        <w:tc>
          <w:tcPr>
            <w:tcW w:w="1034" w:type="dxa"/>
            <w:shd w:val="clear" w:color="auto" w:fill="auto"/>
            <w:noWrap/>
            <w:vAlign w:val="center"/>
            <w:hideMark/>
          </w:tcPr>
          <w:p w14:paraId="577D2EC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32D41D54" w14:textId="77777777" w:rsidTr="009F4658">
        <w:trPr>
          <w:trHeight w:val="280"/>
        </w:trPr>
        <w:tc>
          <w:tcPr>
            <w:tcW w:w="1247" w:type="dxa"/>
            <w:shd w:val="clear" w:color="auto" w:fill="auto"/>
            <w:noWrap/>
            <w:vAlign w:val="center"/>
            <w:hideMark/>
          </w:tcPr>
          <w:p w14:paraId="2996760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86</w:t>
            </w:r>
            <w:r w:rsidRPr="005F5263">
              <w:rPr>
                <w:rFonts w:eastAsia="等线" w:cstheme="minorHAnsi"/>
                <w:color w:val="000000"/>
                <w:sz w:val="18"/>
                <w:szCs w:val="18"/>
              </w:rPr>
              <w:t>Sr (µg/kg)</w:t>
            </w:r>
          </w:p>
        </w:tc>
        <w:tc>
          <w:tcPr>
            <w:tcW w:w="1587" w:type="dxa"/>
            <w:shd w:val="clear" w:color="auto" w:fill="auto"/>
            <w:noWrap/>
            <w:vAlign w:val="center"/>
            <w:hideMark/>
          </w:tcPr>
          <w:p w14:paraId="0C3A9B5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67.66 ± 13.59</w:t>
            </w:r>
            <w:r w:rsidRPr="005F5263">
              <w:rPr>
                <w:rFonts w:eastAsia="等线" w:cstheme="minorHAnsi"/>
                <w:color w:val="000000"/>
                <w:sz w:val="18"/>
                <w:szCs w:val="18"/>
                <w:vertAlign w:val="superscript"/>
              </w:rPr>
              <w:t>cd</w:t>
            </w:r>
          </w:p>
        </w:tc>
        <w:tc>
          <w:tcPr>
            <w:tcW w:w="1587" w:type="dxa"/>
            <w:shd w:val="clear" w:color="auto" w:fill="auto"/>
            <w:noWrap/>
            <w:vAlign w:val="center"/>
            <w:hideMark/>
          </w:tcPr>
          <w:p w14:paraId="3F657C2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7.78 ± 5.18</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33586BB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45.15 ± 23.96</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6229F26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97.90 ± 6.72</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7E450A7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75.87 ± 6.75</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39B0830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6.64 ± 5.37</w:t>
            </w:r>
            <w:r w:rsidRPr="005F5263">
              <w:rPr>
                <w:rFonts w:eastAsia="等线" w:cstheme="minorHAnsi"/>
                <w:color w:val="000000"/>
                <w:sz w:val="18"/>
                <w:szCs w:val="18"/>
                <w:vertAlign w:val="superscript"/>
              </w:rPr>
              <w:t>d</w:t>
            </w:r>
          </w:p>
        </w:tc>
        <w:tc>
          <w:tcPr>
            <w:tcW w:w="1034" w:type="dxa"/>
            <w:shd w:val="clear" w:color="auto" w:fill="auto"/>
            <w:noWrap/>
            <w:vAlign w:val="center"/>
            <w:hideMark/>
          </w:tcPr>
          <w:p w14:paraId="439E815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6BC5D41B" w14:textId="77777777" w:rsidTr="009F4658">
        <w:trPr>
          <w:trHeight w:val="280"/>
        </w:trPr>
        <w:tc>
          <w:tcPr>
            <w:tcW w:w="1247" w:type="dxa"/>
            <w:shd w:val="clear" w:color="auto" w:fill="auto"/>
            <w:noWrap/>
            <w:vAlign w:val="center"/>
            <w:hideMark/>
          </w:tcPr>
          <w:p w14:paraId="0E75E0A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93</w:t>
            </w:r>
            <w:r w:rsidRPr="005F5263">
              <w:rPr>
                <w:rFonts w:eastAsia="等线" w:cstheme="minorHAnsi"/>
                <w:color w:val="000000"/>
                <w:sz w:val="18"/>
                <w:szCs w:val="18"/>
              </w:rPr>
              <w:t>Nb (µg/kg)</w:t>
            </w:r>
          </w:p>
        </w:tc>
        <w:tc>
          <w:tcPr>
            <w:tcW w:w="1587" w:type="dxa"/>
            <w:shd w:val="clear" w:color="auto" w:fill="auto"/>
            <w:noWrap/>
            <w:vAlign w:val="center"/>
            <w:hideMark/>
          </w:tcPr>
          <w:p w14:paraId="5B37546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8 ± 0.04</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74AE046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13 ± 0.03</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52EBCF7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24 ± 0.07</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3B82DF5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3 ± 0.01</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26C022D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6 ± 0.02</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340672F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4 ± 0.01</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76746EA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381E45A9" w14:textId="77777777" w:rsidTr="009F4658">
        <w:trPr>
          <w:trHeight w:val="280"/>
        </w:trPr>
        <w:tc>
          <w:tcPr>
            <w:tcW w:w="1247" w:type="dxa"/>
            <w:shd w:val="clear" w:color="auto" w:fill="auto"/>
            <w:noWrap/>
            <w:vAlign w:val="center"/>
            <w:hideMark/>
          </w:tcPr>
          <w:p w14:paraId="1F670F1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98</w:t>
            </w:r>
            <w:r w:rsidRPr="005F5263">
              <w:rPr>
                <w:rFonts w:eastAsia="等线" w:cstheme="minorHAnsi"/>
                <w:color w:val="000000"/>
                <w:sz w:val="18"/>
                <w:szCs w:val="18"/>
              </w:rPr>
              <w:t>Mo (µg/kg)</w:t>
            </w:r>
          </w:p>
        </w:tc>
        <w:tc>
          <w:tcPr>
            <w:tcW w:w="1587" w:type="dxa"/>
            <w:shd w:val="clear" w:color="auto" w:fill="auto"/>
            <w:noWrap/>
            <w:vAlign w:val="center"/>
            <w:hideMark/>
          </w:tcPr>
          <w:p w14:paraId="4FBB966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45.78 ± 71.50</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6A853F6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18.88 ± 32.38</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14DE8B1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78.99 ± 34.02</w:t>
            </w:r>
            <w:r w:rsidRPr="005F5263">
              <w:rPr>
                <w:rFonts w:eastAsia="等线" w:cstheme="minorHAnsi"/>
                <w:color w:val="000000"/>
                <w:sz w:val="18"/>
                <w:szCs w:val="18"/>
                <w:vertAlign w:val="superscript"/>
              </w:rPr>
              <w:t>bc</w:t>
            </w:r>
          </w:p>
        </w:tc>
        <w:tc>
          <w:tcPr>
            <w:tcW w:w="1587" w:type="dxa"/>
            <w:shd w:val="clear" w:color="auto" w:fill="auto"/>
            <w:noWrap/>
            <w:vAlign w:val="center"/>
            <w:hideMark/>
          </w:tcPr>
          <w:p w14:paraId="388BCDE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44.26 ± 28.46</w:t>
            </w:r>
            <w:r w:rsidRPr="005F5263">
              <w:rPr>
                <w:rFonts w:eastAsia="等线" w:cstheme="minorHAnsi"/>
                <w:color w:val="000000"/>
                <w:sz w:val="18"/>
                <w:szCs w:val="18"/>
                <w:vertAlign w:val="superscript"/>
              </w:rPr>
              <w:t>cd</w:t>
            </w:r>
          </w:p>
        </w:tc>
        <w:tc>
          <w:tcPr>
            <w:tcW w:w="1587" w:type="dxa"/>
            <w:shd w:val="clear" w:color="auto" w:fill="auto"/>
            <w:noWrap/>
            <w:vAlign w:val="center"/>
            <w:hideMark/>
          </w:tcPr>
          <w:p w14:paraId="6667B04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12.87 ± 59.05</w:t>
            </w:r>
            <w:r w:rsidRPr="005F5263">
              <w:rPr>
                <w:rFonts w:eastAsia="等线" w:cstheme="minorHAnsi"/>
                <w:color w:val="000000"/>
                <w:sz w:val="18"/>
                <w:szCs w:val="18"/>
                <w:vertAlign w:val="superscript"/>
              </w:rPr>
              <w:t>ab</w:t>
            </w:r>
          </w:p>
        </w:tc>
        <w:tc>
          <w:tcPr>
            <w:tcW w:w="1644" w:type="dxa"/>
            <w:shd w:val="clear" w:color="auto" w:fill="auto"/>
            <w:noWrap/>
            <w:vAlign w:val="center"/>
            <w:hideMark/>
          </w:tcPr>
          <w:p w14:paraId="32E2499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27.95 ± 40.65</w:t>
            </w:r>
            <w:r w:rsidRPr="005F5263">
              <w:rPr>
                <w:rFonts w:eastAsia="等线" w:cstheme="minorHAnsi"/>
                <w:color w:val="000000"/>
                <w:sz w:val="18"/>
                <w:szCs w:val="18"/>
                <w:vertAlign w:val="superscript"/>
              </w:rPr>
              <w:t>a</w:t>
            </w:r>
          </w:p>
        </w:tc>
        <w:tc>
          <w:tcPr>
            <w:tcW w:w="1034" w:type="dxa"/>
            <w:shd w:val="clear" w:color="auto" w:fill="auto"/>
            <w:noWrap/>
            <w:vAlign w:val="center"/>
            <w:hideMark/>
          </w:tcPr>
          <w:p w14:paraId="2E2E0FB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41FFE857" w14:textId="77777777" w:rsidTr="009F4658">
        <w:trPr>
          <w:trHeight w:val="280"/>
        </w:trPr>
        <w:tc>
          <w:tcPr>
            <w:tcW w:w="1247" w:type="dxa"/>
            <w:shd w:val="clear" w:color="auto" w:fill="auto"/>
            <w:noWrap/>
            <w:vAlign w:val="center"/>
            <w:hideMark/>
          </w:tcPr>
          <w:p w14:paraId="7C633E3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107</w:t>
            </w:r>
            <w:r w:rsidRPr="005F5263">
              <w:rPr>
                <w:rFonts w:eastAsia="等线" w:cstheme="minorHAnsi"/>
                <w:color w:val="000000"/>
                <w:sz w:val="18"/>
                <w:szCs w:val="18"/>
              </w:rPr>
              <w:t>Ag (µg/kg)</w:t>
            </w:r>
          </w:p>
        </w:tc>
        <w:tc>
          <w:tcPr>
            <w:tcW w:w="1587" w:type="dxa"/>
            <w:shd w:val="clear" w:color="auto" w:fill="auto"/>
            <w:noWrap/>
            <w:vAlign w:val="center"/>
            <w:hideMark/>
          </w:tcPr>
          <w:p w14:paraId="0657557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24 ± 0.36</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5F76B62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48 ± 0.14</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6836128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91 ± 0.39</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7D71157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29 ± 0.26</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765142F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39 ± 0.23</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26828AD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78 ± 0.24</w:t>
            </w:r>
            <w:r w:rsidRPr="005F5263">
              <w:rPr>
                <w:rFonts w:eastAsia="等线" w:cstheme="minorHAnsi"/>
                <w:color w:val="000000"/>
                <w:sz w:val="18"/>
                <w:szCs w:val="18"/>
                <w:vertAlign w:val="superscript"/>
              </w:rPr>
              <w:t>b</w:t>
            </w:r>
          </w:p>
        </w:tc>
        <w:tc>
          <w:tcPr>
            <w:tcW w:w="1034" w:type="dxa"/>
            <w:shd w:val="clear" w:color="auto" w:fill="auto"/>
            <w:noWrap/>
            <w:vAlign w:val="center"/>
            <w:hideMark/>
          </w:tcPr>
          <w:p w14:paraId="7915523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0A16912D" w14:textId="77777777" w:rsidTr="009F4658">
        <w:trPr>
          <w:trHeight w:val="280"/>
        </w:trPr>
        <w:tc>
          <w:tcPr>
            <w:tcW w:w="1247" w:type="dxa"/>
            <w:shd w:val="clear" w:color="auto" w:fill="auto"/>
            <w:noWrap/>
            <w:vAlign w:val="center"/>
            <w:hideMark/>
          </w:tcPr>
          <w:p w14:paraId="11811BD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114</w:t>
            </w:r>
            <w:r w:rsidRPr="005F5263">
              <w:rPr>
                <w:rFonts w:eastAsia="等线" w:cstheme="minorHAnsi"/>
                <w:color w:val="000000"/>
                <w:sz w:val="18"/>
                <w:szCs w:val="18"/>
              </w:rPr>
              <w:t>Cd (µg/kg)</w:t>
            </w:r>
          </w:p>
        </w:tc>
        <w:tc>
          <w:tcPr>
            <w:tcW w:w="1587" w:type="dxa"/>
            <w:shd w:val="clear" w:color="auto" w:fill="auto"/>
            <w:noWrap/>
            <w:vAlign w:val="center"/>
            <w:hideMark/>
          </w:tcPr>
          <w:p w14:paraId="2116A0FD" w14:textId="77777777" w:rsidR="00092A57" w:rsidRPr="005F5263" w:rsidRDefault="00092A57" w:rsidP="009F4658">
            <w:pPr>
              <w:spacing w:after="0" w:line="240" w:lineRule="auto"/>
              <w:jc w:val="center"/>
              <w:rPr>
                <w:rFonts w:eastAsia="等线" w:cstheme="minorHAnsi"/>
                <w:color w:val="000000"/>
                <w:sz w:val="18"/>
                <w:szCs w:val="18"/>
              </w:rPr>
            </w:pPr>
            <w:commentRangeStart w:id="17"/>
            <w:r w:rsidRPr="005F5263">
              <w:rPr>
                <w:rFonts w:eastAsia="等线" w:cstheme="minorHAnsi"/>
                <w:color w:val="000000"/>
                <w:sz w:val="18"/>
                <w:szCs w:val="18"/>
              </w:rPr>
              <w:t>228.36 ± 37.34</w:t>
            </w:r>
            <w:r w:rsidRPr="005F5263">
              <w:rPr>
                <w:rFonts w:eastAsia="等线" w:cstheme="minorHAnsi"/>
                <w:color w:val="000000"/>
                <w:sz w:val="18"/>
                <w:szCs w:val="18"/>
                <w:vertAlign w:val="superscript"/>
              </w:rPr>
              <w:t>a</w:t>
            </w:r>
            <w:commentRangeEnd w:id="17"/>
            <w:r w:rsidRPr="005F5263">
              <w:rPr>
                <w:rStyle w:val="afc"/>
                <w:rFonts w:cstheme="minorHAnsi"/>
                <w:sz w:val="18"/>
                <w:szCs w:val="18"/>
              </w:rPr>
              <w:commentReference w:id="17"/>
            </w:r>
          </w:p>
        </w:tc>
        <w:tc>
          <w:tcPr>
            <w:tcW w:w="1587" w:type="dxa"/>
            <w:shd w:val="clear" w:color="auto" w:fill="auto"/>
            <w:noWrap/>
            <w:vAlign w:val="center"/>
            <w:hideMark/>
          </w:tcPr>
          <w:p w14:paraId="7C2ACA1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3.63 ± 11.93</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1098FAA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9.03 ± 3.95</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57D4A80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53 ± 3.82</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143E890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70 ± 6.91</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3E1AC64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8.68 ± 4.85</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24346BC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33EEE24F" w14:textId="77777777" w:rsidTr="009F4658">
        <w:trPr>
          <w:trHeight w:val="280"/>
        </w:trPr>
        <w:tc>
          <w:tcPr>
            <w:tcW w:w="1247" w:type="dxa"/>
            <w:shd w:val="clear" w:color="auto" w:fill="auto"/>
            <w:noWrap/>
            <w:vAlign w:val="center"/>
            <w:hideMark/>
          </w:tcPr>
          <w:p w14:paraId="1ECC187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133</w:t>
            </w:r>
            <w:r w:rsidRPr="005F5263">
              <w:rPr>
                <w:rFonts w:eastAsia="等线" w:cstheme="minorHAnsi"/>
                <w:color w:val="000000"/>
                <w:sz w:val="18"/>
                <w:szCs w:val="18"/>
              </w:rPr>
              <w:t>Cs (µg/kg)</w:t>
            </w:r>
          </w:p>
        </w:tc>
        <w:tc>
          <w:tcPr>
            <w:tcW w:w="1587" w:type="dxa"/>
            <w:shd w:val="clear" w:color="auto" w:fill="auto"/>
            <w:noWrap/>
            <w:vAlign w:val="center"/>
            <w:hideMark/>
          </w:tcPr>
          <w:p w14:paraId="16D3015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8.76 ± 22.87</w:t>
            </w:r>
            <w:r w:rsidRPr="005F5263">
              <w:rPr>
                <w:rFonts w:eastAsia="等线" w:cstheme="minorHAnsi"/>
                <w:color w:val="000000"/>
                <w:sz w:val="18"/>
                <w:szCs w:val="18"/>
                <w:vertAlign w:val="subscript"/>
              </w:rPr>
              <w:t>a</w:t>
            </w:r>
          </w:p>
        </w:tc>
        <w:tc>
          <w:tcPr>
            <w:tcW w:w="1587" w:type="dxa"/>
            <w:shd w:val="clear" w:color="auto" w:fill="auto"/>
            <w:noWrap/>
            <w:vAlign w:val="center"/>
            <w:hideMark/>
          </w:tcPr>
          <w:p w14:paraId="37E65ED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8 ± 0.18</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1BD10C7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83 ± 0.15</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3DD8DB9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6 ± 0.23</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436D3B4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05 ± 0.35</w:t>
            </w:r>
            <w:r w:rsidRPr="005F5263">
              <w:rPr>
                <w:rFonts w:eastAsia="等线" w:cstheme="minorHAnsi"/>
                <w:color w:val="000000"/>
                <w:sz w:val="18"/>
                <w:szCs w:val="18"/>
                <w:vertAlign w:val="superscript"/>
              </w:rPr>
              <w:t>b</w:t>
            </w:r>
          </w:p>
        </w:tc>
        <w:tc>
          <w:tcPr>
            <w:tcW w:w="1644" w:type="dxa"/>
            <w:shd w:val="clear" w:color="auto" w:fill="auto"/>
            <w:noWrap/>
            <w:vAlign w:val="center"/>
            <w:hideMark/>
          </w:tcPr>
          <w:p w14:paraId="5088ADB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7 ± 0.28</w:t>
            </w:r>
            <w:r w:rsidRPr="005F5263">
              <w:rPr>
                <w:rFonts w:eastAsia="等线" w:cstheme="minorHAnsi"/>
                <w:color w:val="000000"/>
                <w:sz w:val="18"/>
                <w:szCs w:val="18"/>
                <w:vertAlign w:val="superscript"/>
              </w:rPr>
              <w:t>b</w:t>
            </w:r>
          </w:p>
        </w:tc>
        <w:tc>
          <w:tcPr>
            <w:tcW w:w="1034" w:type="dxa"/>
            <w:shd w:val="clear" w:color="auto" w:fill="auto"/>
            <w:noWrap/>
            <w:vAlign w:val="center"/>
            <w:hideMark/>
          </w:tcPr>
          <w:p w14:paraId="267D674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671ED9E" w14:textId="77777777" w:rsidTr="009F4658">
        <w:trPr>
          <w:trHeight w:val="280"/>
        </w:trPr>
        <w:tc>
          <w:tcPr>
            <w:tcW w:w="1247" w:type="dxa"/>
            <w:shd w:val="clear" w:color="auto" w:fill="auto"/>
            <w:noWrap/>
            <w:vAlign w:val="center"/>
            <w:hideMark/>
          </w:tcPr>
          <w:p w14:paraId="6E6CC54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138</w:t>
            </w:r>
            <w:r w:rsidRPr="005F5263">
              <w:rPr>
                <w:rFonts w:eastAsia="等线" w:cstheme="minorHAnsi"/>
                <w:color w:val="000000"/>
                <w:sz w:val="18"/>
                <w:szCs w:val="18"/>
              </w:rPr>
              <w:t>Ba (µg/kg)</w:t>
            </w:r>
          </w:p>
        </w:tc>
        <w:tc>
          <w:tcPr>
            <w:tcW w:w="1587" w:type="dxa"/>
            <w:shd w:val="clear" w:color="auto" w:fill="auto"/>
            <w:noWrap/>
            <w:vAlign w:val="center"/>
            <w:hideMark/>
          </w:tcPr>
          <w:p w14:paraId="5DD9AAD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81.91 ± 26.94</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027C80E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58.70 ± 17.87</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7D69121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74.31 ± 34.07</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42E84B8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73.29 ± 10.79</w:t>
            </w:r>
            <w:r w:rsidRPr="005F5263">
              <w:rPr>
                <w:rFonts w:eastAsia="等线" w:cstheme="minorHAnsi"/>
                <w:color w:val="000000"/>
                <w:sz w:val="18"/>
                <w:szCs w:val="18"/>
                <w:vertAlign w:val="superscript"/>
              </w:rPr>
              <w:t>cd</w:t>
            </w:r>
          </w:p>
        </w:tc>
        <w:tc>
          <w:tcPr>
            <w:tcW w:w="1587" w:type="dxa"/>
            <w:shd w:val="clear" w:color="auto" w:fill="auto"/>
            <w:noWrap/>
            <w:vAlign w:val="center"/>
            <w:hideMark/>
          </w:tcPr>
          <w:p w14:paraId="64A69A5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4.73 ± 10.15</w:t>
            </w:r>
            <w:r w:rsidRPr="005F5263">
              <w:rPr>
                <w:rFonts w:eastAsia="等线" w:cstheme="minorHAnsi"/>
                <w:color w:val="000000"/>
                <w:sz w:val="18"/>
                <w:szCs w:val="18"/>
                <w:vertAlign w:val="superscript"/>
              </w:rPr>
              <w:t>d</w:t>
            </w:r>
          </w:p>
        </w:tc>
        <w:tc>
          <w:tcPr>
            <w:tcW w:w="1644" w:type="dxa"/>
            <w:shd w:val="clear" w:color="auto" w:fill="auto"/>
            <w:noWrap/>
            <w:vAlign w:val="center"/>
            <w:hideMark/>
          </w:tcPr>
          <w:p w14:paraId="667ADD3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5.10 ± 4.44</w:t>
            </w:r>
            <w:r w:rsidRPr="005F5263">
              <w:rPr>
                <w:rFonts w:eastAsia="等线" w:cstheme="minorHAnsi"/>
                <w:color w:val="000000"/>
                <w:sz w:val="18"/>
                <w:szCs w:val="18"/>
                <w:vertAlign w:val="superscript"/>
              </w:rPr>
              <w:t>e</w:t>
            </w:r>
          </w:p>
        </w:tc>
        <w:tc>
          <w:tcPr>
            <w:tcW w:w="1034" w:type="dxa"/>
            <w:shd w:val="clear" w:color="auto" w:fill="auto"/>
            <w:noWrap/>
            <w:vAlign w:val="center"/>
            <w:hideMark/>
          </w:tcPr>
          <w:p w14:paraId="1285148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125A9A0" w14:textId="77777777" w:rsidTr="009F4658">
        <w:trPr>
          <w:trHeight w:val="280"/>
        </w:trPr>
        <w:tc>
          <w:tcPr>
            <w:tcW w:w="1247" w:type="dxa"/>
            <w:tcBorders>
              <w:bottom w:val="nil"/>
            </w:tcBorders>
            <w:shd w:val="clear" w:color="auto" w:fill="auto"/>
            <w:noWrap/>
            <w:vAlign w:val="center"/>
            <w:hideMark/>
          </w:tcPr>
          <w:p w14:paraId="2BB5871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201</w:t>
            </w:r>
            <w:r w:rsidRPr="005F5263">
              <w:rPr>
                <w:rFonts w:eastAsia="等线" w:cstheme="minorHAnsi"/>
                <w:color w:val="000000"/>
                <w:sz w:val="18"/>
                <w:szCs w:val="18"/>
              </w:rPr>
              <w:t>Hg (µg/kg)</w:t>
            </w:r>
          </w:p>
        </w:tc>
        <w:tc>
          <w:tcPr>
            <w:tcW w:w="1587" w:type="dxa"/>
            <w:tcBorders>
              <w:bottom w:val="nil"/>
            </w:tcBorders>
            <w:shd w:val="clear" w:color="auto" w:fill="auto"/>
            <w:noWrap/>
            <w:vAlign w:val="center"/>
            <w:hideMark/>
          </w:tcPr>
          <w:p w14:paraId="6E0B414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24 ± 1.00</w:t>
            </w:r>
            <w:r w:rsidRPr="005F5263">
              <w:rPr>
                <w:rFonts w:eastAsia="等线" w:cstheme="minorHAnsi"/>
                <w:color w:val="000000"/>
                <w:sz w:val="18"/>
                <w:szCs w:val="18"/>
                <w:vertAlign w:val="superscript"/>
              </w:rPr>
              <w:t>a</w:t>
            </w:r>
          </w:p>
        </w:tc>
        <w:tc>
          <w:tcPr>
            <w:tcW w:w="1587" w:type="dxa"/>
            <w:tcBorders>
              <w:bottom w:val="nil"/>
            </w:tcBorders>
            <w:shd w:val="clear" w:color="auto" w:fill="auto"/>
            <w:noWrap/>
            <w:vAlign w:val="center"/>
            <w:hideMark/>
          </w:tcPr>
          <w:p w14:paraId="40D46A8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32 ± 0.23</w:t>
            </w:r>
            <w:r w:rsidRPr="005F5263">
              <w:rPr>
                <w:rFonts w:eastAsia="等线" w:cstheme="minorHAnsi"/>
                <w:color w:val="000000"/>
                <w:sz w:val="18"/>
                <w:szCs w:val="18"/>
                <w:vertAlign w:val="superscript"/>
              </w:rPr>
              <w:t>c</w:t>
            </w:r>
          </w:p>
        </w:tc>
        <w:tc>
          <w:tcPr>
            <w:tcW w:w="1587" w:type="dxa"/>
            <w:tcBorders>
              <w:bottom w:val="nil"/>
            </w:tcBorders>
            <w:shd w:val="clear" w:color="auto" w:fill="auto"/>
            <w:noWrap/>
            <w:vAlign w:val="center"/>
            <w:hideMark/>
          </w:tcPr>
          <w:p w14:paraId="3006C0B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4 ± 0.30</w:t>
            </w:r>
            <w:r w:rsidRPr="005F5263">
              <w:rPr>
                <w:rFonts w:eastAsia="等线" w:cstheme="minorHAnsi"/>
                <w:color w:val="000000"/>
                <w:sz w:val="18"/>
                <w:szCs w:val="18"/>
                <w:vertAlign w:val="superscript"/>
              </w:rPr>
              <w:t>c</w:t>
            </w:r>
          </w:p>
        </w:tc>
        <w:tc>
          <w:tcPr>
            <w:tcW w:w="1587" w:type="dxa"/>
            <w:tcBorders>
              <w:bottom w:val="nil"/>
            </w:tcBorders>
            <w:shd w:val="clear" w:color="auto" w:fill="auto"/>
            <w:noWrap/>
            <w:vAlign w:val="center"/>
            <w:hideMark/>
          </w:tcPr>
          <w:p w14:paraId="0E1CDF6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48 ± 0.36</w:t>
            </w:r>
            <w:r w:rsidRPr="005F5263">
              <w:rPr>
                <w:rFonts w:eastAsia="等线" w:cstheme="minorHAnsi"/>
                <w:color w:val="000000"/>
                <w:sz w:val="18"/>
                <w:szCs w:val="18"/>
                <w:vertAlign w:val="superscript"/>
              </w:rPr>
              <w:t>c</w:t>
            </w:r>
          </w:p>
        </w:tc>
        <w:tc>
          <w:tcPr>
            <w:tcW w:w="1587" w:type="dxa"/>
            <w:tcBorders>
              <w:bottom w:val="nil"/>
            </w:tcBorders>
            <w:shd w:val="clear" w:color="auto" w:fill="auto"/>
            <w:noWrap/>
            <w:vAlign w:val="center"/>
            <w:hideMark/>
          </w:tcPr>
          <w:p w14:paraId="04B2B2C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23 ± 0.86</w:t>
            </w:r>
            <w:r w:rsidRPr="005F5263">
              <w:rPr>
                <w:rFonts w:eastAsia="等线" w:cstheme="minorHAnsi"/>
                <w:color w:val="000000"/>
                <w:sz w:val="18"/>
                <w:szCs w:val="18"/>
                <w:vertAlign w:val="superscript"/>
              </w:rPr>
              <w:t>b</w:t>
            </w:r>
          </w:p>
        </w:tc>
        <w:tc>
          <w:tcPr>
            <w:tcW w:w="1644" w:type="dxa"/>
            <w:tcBorders>
              <w:bottom w:val="nil"/>
            </w:tcBorders>
            <w:shd w:val="clear" w:color="auto" w:fill="auto"/>
            <w:noWrap/>
            <w:vAlign w:val="center"/>
            <w:hideMark/>
          </w:tcPr>
          <w:p w14:paraId="56825A8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4 ± 0.42</w:t>
            </w:r>
            <w:r w:rsidRPr="005F5263">
              <w:rPr>
                <w:rFonts w:eastAsia="等线" w:cstheme="minorHAnsi"/>
                <w:color w:val="000000"/>
                <w:sz w:val="18"/>
                <w:szCs w:val="18"/>
                <w:vertAlign w:val="superscript"/>
              </w:rPr>
              <w:t>c</w:t>
            </w:r>
          </w:p>
        </w:tc>
        <w:tc>
          <w:tcPr>
            <w:tcW w:w="1034" w:type="dxa"/>
            <w:tcBorders>
              <w:bottom w:val="nil"/>
            </w:tcBorders>
            <w:shd w:val="clear" w:color="auto" w:fill="auto"/>
            <w:noWrap/>
            <w:vAlign w:val="center"/>
            <w:hideMark/>
          </w:tcPr>
          <w:p w14:paraId="61D7069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7D97BE14" w14:textId="77777777" w:rsidTr="009F4658">
        <w:trPr>
          <w:trHeight w:val="290"/>
        </w:trPr>
        <w:tc>
          <w:tcPr>
            <w:tcW w:w="1247" w:type="dxa"/>
            <w:tcBorders>
              <w:top w:val="nil"/>
              <w:bottom w:val="single" w:sz="12" w:space="0" w:color="auto"/>
            </w:tcBorders>
            <w:shd w:val="clear" w:color="auto" w:fill="auto"/>
            <w:noWrap/>
            <w:vAlign w:val="center"/>
            <w:hideMark/>
          </w:tcPr>
          <w:p w14:paraId="6CE92AE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208</w:t>
            </w:r>
            <w:r w:rsidRPr="005F5263">
              <w:rPr>
                <w:rFonts w:eastAsia="等线" w:cstheme="minorHAnsi"/>
                <w:sz w:val="18"/>
                <w:szCs w:val="18"/>
              </w:rPr>
              <w:t xml:space="preserve">Pb </w:t>
            </w:r>
            <w:r w:rsidRPr="005F5263">
              <w:rPr>
                <w:rFonts w:eastAsia="等线" w:cstheme="minorHAnsi"/>
                <w:color w:val="000000"/>
                <w:sz w:val="18"/>
                <w:szCs w:val="18"/>
              </w:rPr>
              <w:t>(µg/kg)</w:t>
            </w:r>
          </w:p>
        </w:tc>
        <w:tc>
          <w:tcPr>
            <w:tcW w:w="1587" w:type="dxa"/>
            <w:tcBorders>
              <w:top w:val="nil"/>
              <w:bottom w:val="single" w:sz="12" w:space="0" w:color="auto"/>
            </w:tcBorders>
            <w:shd w:val="clear" w:color="auto" w:fill="auto"/>
            <w:noWrap/>
            <w:vAlign w:val="center"/>
            <w:hideMark/>
          </w:tcPr>
          <w:p w14:paraId="481EC5B7"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5.02</w:t>
            </w:r>
            <w:r w:rsidRPr="005F5263">
              <w:rPr>
                <w:rFonts w:eastAsia="等线" w:cstheme="minorHAnsi"/>
                <w:color w:val="000000"/>
                <w:sz w:val="18"/>
                <w:szCs w:val="18"/>
              </w:rPr>
              <w:t xml:space="preserve"> ± 9.85</w:t>
            </w:r>
            <w:r w:rsidRPr="005F5263">
              <w:rPr>
                <w:rFonts w:eastAsia="等线"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5F93DE83"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0.61</w:t>
            </w:r>
            <w:r w:rsidRPr="005F5263">
              <w:rPr>
                <w:rFonts w:eastAsia="等线" w:cstheme="minorHAnsi"/>
                <w:color w:val="000000"/>
                <w:sz w:val="18"/>
                <w:szCs w:val="18"/>
              </w:rPr>
              <w:t xml:space="preserve"> ± 7.98</w:t>
            </w:r>
            <w:r w:rsidRPr="005F5263">
              <w:rPr>
                <w:rFonts w:eastAsia="等线"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46CC2A0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5.83</w:t>
            </w:r>
            <w:r w:rsidRPr="005F5263">
              <w:rPr>
                <w:rFonts w:eastAsia="等线" w:cstheme="minorHAnsi"/>
                <w:color w:val="000000"/>
                <w:sz w:val="18"/>
                <w:szCs w:val="18"/>
              </w:rPr>
              <w:t xml:space="preserve"> ± 8.60</w:t>
            </w:r>
            <w:r w:rsidRPr="005F5263">
              <w:rPr>
                <w:rFonts w:eastAsia="等线"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2175DBC3"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0.93</w:t>
            </w:r>
            <w:r w:rsidRPr="005F5263">
              <w:rPr>
                <w:rFonts w:eastAsia="等线" w:cstheme="minorHAnsi"/>
                <w:color w:val="000000"/>
                <w:sz w:val="18"/>
                <w:szCs w:val="18"/>
              </w:rPr>
              <w:t xml:space="preserve"> ± 9.37</w:t>
            </w:r>
            <w:r w:rsidRPr="005F5263">
              <w:rPr>
                <w:rFonts w:eastAsia="等线"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417C93AB"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8.23</w:t>
            </w:r>
            <w:r w:rsidRPr="005F5263">
              <w:rPr>
                <w:rFonts w:eastAsia="等线" w:cstheme="minorHAnsi"/>
                <w:color w:val="000000"/>
                <w:sz w:val="18"/>
                <w:szCs w:val="18"/>
              </w:rPr>
              <w:t xml:space="preserve"> ± 12.03</w:t>
            </w:r>
            <w:r w:rsidRPr="005F5263">
              <w:rPr>
                <w:rFonts w:eastAsia="等线" w:cstheme="minorHAnsi"/>
                <w:sz w:val="18"/>
                <w:szCs w:val="18"/>
                <w:vertAlign w:val="superscript"/>
              </w:rPr>
              <w:t>a</w:t>
            </w:r>
          </w:p>
        </w:tc>
        <w:tc>
          <w:tcPr>
            <w:tcW w:w="1644" w:type="dxa"/>
            <w:tcBorders>
              <w:top w:val="nil"/>
              <w:bottom w:val="single" w:sz="12" w:space="0" w:color="auto"/>
            </w:tcBorders>
            <w:shd w:val="clear" w:color="auto" w:fill="auto"/>
            <w:noWrap/>
            <w:vAlign w:val="center"/>
            <w:hideMark/>
          </w:tcPr>
          <w:p w14:paraId="6339DA1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52</w:t>
            </w:r>
            <w:r w:rsidRPr="005F5263">
              <w:rPr>
                <w:rFonts w:eastAsia="等线" w:cstheme="minorHAnsi"/>
                <w:color w:val="000000"/>
                <w:sz w:val="18"/>
                <w:szCs w:val="18"/>
              </w:rPr>
              <w:t xml:space="preserve"> ± 10.91</w:t>
            </w:r>
            <w:r w:rsidRPr="005F5263">
              <w:rPr>
                <w:rFonts w:eastAsia="等线" w:cstheme="minorHAnsi"/>
                <w:sz w:val="18"/>
                <w:szCs w:val="18"/>
                <w:vertAlign w:val="superscript"/>
              </w:rPr>
              <w:t>a</w:t>
            </w:r>
          </w:p>
        </w:tc>
        <w:tc>
          <w:tcPr>
            <w:tcW w:w="1034" w:type="dxa"/>
            <w:tcBorders>
              <w:top w:val="nil"/>
              <w:bottom w:val="single" w:sz="12" w:space="0" w:color="auto"/>
            </w:tcBorders>
            <w:shd w:val="clear" w:color="auto" w:fill="auto"/>
            <w:noWrap/>
            <w:vAlign w:val="center"/>
            <w:hideMark/>
          </w:tcPr>
          <w:p w14:paraId="3D6F9AF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0.084</w:t>
            </w:r>
          </w:p>
        </w:tc>
      </w:tr>
    </w:tbl>
    <w:p w14:paraId="354F1DCB" w14:textId="510E33DC" w:rsidR="00092A57" w:rsidRPr="00092A57" w:rsidRDefault="00092A57" w:rsidP="003805CC">
      <w:pPr>
        <w:jc w:val="both"/>
        <w:rPr>
          <w:bCs/>
          <w:iCs/>
        </w:rPr>
      </w:pPr>
      <w:r w:rsidRPr="00092A57">
        <w:rPr>
          <w:rFonts w:hint="eastAsia"/>
          <w:bCs/>
          <w:iCs/>
        </w:rPr>
        <w:t>N</w:t>
      </w:r>
      <w:r w:rsidRPr="00092A57">
        <w:rPr>
          <w:bCs/>
          <w:iCs/>
        </w:rPr>
        <w:t>ote</w:t>
      </w:r>
      <w:r>
        <w:rPr>
          <w:bCs/>
          <w:iCs/>
        </w:rPr>
        <w:t>s</w:t>
      </w:r>
      <w:r w:rsidRPr="00092A57">
        <w:rPr>
          <w:bCs/>
          <w:iCs/>
        </w:rPr>
        <w:t xml:space="preserve">: </w:t>
      </w:r>
      <w:r w:rsidRPr="00092A57">
        <w:rPr>
          <w:bCs/>
          <w:iCs/>
          <w:vertAlign w:val="superscript"/>
        </w:rPr>
        <w:t>abcde</w:t>
      </w:r>
      <w:r w:rsidRPr="00092A57">
        <w:rPr>
          <w:bCs/>
          <w:iCs/>
        </w:rPr>
        <w:t xml:space="preserve"> </w:t>
      </w:r>
      <w:r>
        <w:rPr>
          <w:bCs/>
          <w:iCs/>
        </w:rPr>
        <w:t>S</w:t>
      </w:r>
      <w:r w:rsidRPr="00092A57">
        <w:rPr>
          <w:bCs/>
          <w:iCs/>
        </w:rPr>
        <w:t xml:space="preserve">ignificant </w:t>
      </w:r>
      <w:r w:rsidR="00542C49">
        <w:rPr>
          <w:bCs/>
          <w:iCs/>
        </w:rPr>
        <w:t>difference</w:t>
      </w:r>
      <w:r w:rsidRPr="00092A57">
        <w:rPr>
          <w:bCs/>
          <w:iCs/>
        </w:rPr>
        <w:t xml:space="preserve"> at </w:t>
      </w:r>
      <w:r w:rsidRPr="00092A57">
        <w:rPr>
          <w:bCs/>
          <w:i/>
          <w:iCs/>
        </w:rPr>
        <w:t>p</w:t>
      </w:r>
      <w:r w:rsidRPr="00092A57">
        <w:rPr>
          <w:bCs/>
          <w:iCs/>
        </w:rPr>
        <w:t>=0.05 confident level.</w:t>
      </w:r>
    </w:p>
    <w:p w14:paraId="2DA2B967" w14:textId="77777777" w:rsidR="00092A57" w:rsidRPr="00092A57" w:rsidRDefault="00092A57" w:rsidP="003805CC">
      <w:pPr>
        <w:jc w:val="both"/>
        <w:rPr>
          <w:bCs/>
          <w:i/>
          <w:iCs/>
        </w:rPr>
      </w:pPr>
    </w:p>
    <w:p w14:paraId="19632F7F" w14:textId="26D219C3" w:rsidR="00DC026A" w:rsidRPr="009A2496" w:rsidRDefault="00A6102A" w:rsidP="003805CC">
      <w:pPr>
        <w:jc w:val="both"/>
        <w:rPr>
          <w:bCs/>
          <w:i/>
          <w:iCs/>
        </w:rPr>
      </w:pPr>
      <w:r>
        <w:rPr>
          <w:bCs/>
          <w:i/>
          <w:iCs/>
        </w:rPr>
        <w:t>PCA analysis</w:t>
      </w:r>
    </w:p>
    <w:p w14:paraId="0D21D19D" w14:textId="02F0A6F3"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w:t>
      </w:r>
      <w:r w:rsidR="007126E0">
        <w:t>was</w:t>
      </w:r>
      <w:r w:rsidRPr="009A0C81">
        <w:t xml:space="preserv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F73E60">
        <w:t xml:space="preserve"> </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lastRenderedPageBreak/>
        <w:t>separated</w:t>
      </w:r>
      <w:r w:rsidR="00F46DF5" w:rsidRPr="009A0C81">
        <w:t xml:space="preserve">, </w:t>
      </w:r>
      <w:r w:rsidR="004757BC">
        <w:t>des</w:t>
      </w:r>
      <w:r w:rsidR="00A665EE">
        <w:t>pite that</w:t>
      </w:r>
      <w:r w:rsidR="00534911">
        <w:t xml:space="preserve"> they were</w:t>
      </w:r>
      <w:r w:rsidR="0044015D">
        <w:t xml:space="preserve"> </w:t>
      </w:r>
      <w:r w:rsidR="00534911" w:rsidRPr="009A0C81">
        <w:t xml:space="preserve">from the same </w:t>
      </w:r>
      <w:r w:rsidR="00F73E60">
        <w:t>geographical</w:t>
      </w:r>
      <w:r w:rsidR="007126E0" w:rsidRPr="009A0C81">
        <w:t xml:space="preserve"> </w:t>
      </w:r>
      <w:r w:rsidR="00534911" w:rsidRPr="009A0C81">
        <w:t>origin</w:t>
      </w:r>
      <w:r w:rsidR="00A665EE">
        <w:t xml:space="preserve"> (Fig.</w:t>
      </w:r>
      <w:r w:rsidR="00BC23D4">
        <w:t xml:space="preserve"> </w:t>
      </w:r>
      <w:r w:rsidR="00A665EE">
        <w:t>3a)</w:t>
      </w:r>
      <w:r w:rsidRPr="009A0C81">
        <w:t xml:space="preserve">. </w:t>
      </w:r>
      <w:r w:rsidR="00293CF1">
        <w:t>A possible expla</w:t>
      </w:r>
      <w:del w:id="18" w:author="Peng, Hong" w:date="2020-03-29T19:53:00Z">
        <w:r w:rsidR="00293CF1" w:rsidDel="00F73E60">
          <w:delText>i</w:delText>
        </w:r>
      </w:del>
      <w:r w:rsidR="00293CF1">
        <w:t xml:space="preserve">nation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2589E6D8" w14:textId="5E759361" w:rsidR="007126E0" w:rsidRDefault="007126E0" w:rsidP="00BF45BB">
      <w:pPr>
        <w:jc w:val="center"/>
        <w:rPr>
          <w:noProof/>
        </w:rPr>
      </w:pPr>
      <w:r>
        <w:rPr>
          <w:noProof/>
        </w:rPr>
        <w:drawing>
          <wp:inline distT="0" distB="0" distL="0" distR="0" wp14:anchorId="4EB818E6" wp14:editId="20FA7679">
            <wp:extent cx="3778250" cy="248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78250" cy="2482850"/>
                    </a:xfrm>
                    <a:prstGeom prst="rect">
                      <a:avLst/>
                    </a:prstGeom>
                    <a:noFill/>
                    <a:ln>
                      <a:noFill/>
                    </a:ln>
                  </pic:spPr>
                </pic:pic>
              </a:graphicData>
            </a:graphic>
          </wp:inline>
        </w:drawing>
      </w:r>
    </w:p>
    <w:p w14:paraId="66D60D86" w14:textId="543F9642" w:rsidR="00BF45BB" w:rsidRDefault="00BF45BB" w:rsidP="00FA1904">
      <w:pPr>
        <w:jc w:val="center"/>
      </w:pPr>
      <w:r>
        <w:t>(</w:t>
      </w:r>
      <w:commentRangeStart w:id="19"/>
      <w:commentRangeStart w:id="20"/>
      <w:r>
        <w:rPr>
          <w:rFonts w:hint="eastAsia"/>
        </w:rPr>
        <w:t>a</w:t>
      </w:r>
      <w:commentRangeEnd w:id="19"/>
      <w:r w:rsidRPr="00BF45BB">
        <w:commentReference w:id="19"/>
      </w:r>
      <w:commentRangeEnd w:id="20"/>
      <w:r w:rsidR="00B3409D">
        <w:rPr>
          <w:rStyle w:val="afc"/>
        </w:rPr>
        <w:commentReference w:id="20"/>
      </w:r>
      <w:r w:rsidR="00FA1904">
        <w:t>)</w:t>
      </w:r>
    </w:p>
    <w:p w14:paraId="22F84E8E" w14:textId="5CEA5FED" w:rsidR="00BF45BB" w:rsidRDefault="00BF45BB" w:rsidP="00BF45BB">
      <w:pPr>
        <w:jc w:val="center"/>
        <w:rPr>
          <w:noProof/>
        </w:rPr>
      </w:pPr>
      <w:r>
        <w:rPr>
          <w:noProof/>
        </w:rPr>
        <w:drawing>
          <wp:inline distT="0" distB="0" distL="0" distR="0" wp14:anchorId="162F6EE9" wp14:editId="34BE9086">
            <wp:extent cx="3606800" cy="2105372"/>
            <wp:effectExtent l="0" t="0" r="0" b="952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05497" cy="2162983"/>
                    </a:xfrm>
                    <a:prstGeom prst="rect">
                      <a:avLst/>
                    </a:prstGeom>
                    <a:noFill/>
                    <a:ln>
                      <a:noFill/>
                    </a:ln>
                  </pic:spPr>
                </pic:pic>
              </a:graphicData>
            </a:graphic>
          </wp:inline>
        </w:drawing>
      </w:r>
    </w:p>
    <w:p w14:paraId="0DF5EF68" w14:textId="6E7BE6D7" w:rsidR="007126E0" w:rsidRDefault="007126E0" w:rsidP="00E23CC5">
      <w:pPr>
        <w:jc w:val="center"/>
      </w:pPr>
      <w:r>
        <w:rPr>
          <w:rFonts w:hint="eastAsia"/>
        </w:rPr>
        <w:t>(</w:t>
      </w:r>
      <w:r>
        <w:t>b)</w:t>
      </w:r>
    </w:p>
    <w:p w14:paraId="2EEE2A1F" w14:textId="056F39F5" w:rsidR="007126E0" w:rsidRDefault="007126E0" w:rsidP="009A395B">
      <w:pPr>
        <w:jc w:val="both"/>
      </w:pPr>
      <w:r w:rsidRPr="00510289">
        <w:t>Fig.</w:t>
      </w:r>
      <w:r>
        <w:t>3</w:t>
      </w:r>
      <w:r w:rsidRPr="00510289">
        <w:t>.</w:t>
      </w:r>
      <w:r>
        <w:t xml:space="preserve"> </w:t>
      </w:r>
      <w:r w:rsidRPr="00510289">
        <w:t>PCA</w:t>
      </w:r>
      <w:r>
        <w:t xml:space="preserve"> analysis of </w:t>
      </w:r>
      <w:r w:rsidR="003A73FE">
        <w:t xml:space="preserve">the </w:t>
      </w:r>
      <w:r>
        <w:t xml:space="preserve">30 elements measured </w:t>
      </w:r>
      <w:r w:rsidR="00847826">
        <w:t>in the</w:t>
      </w:r>
      <w:r w:rsidR="003A73FE">
        <w:t xml:space="preserve"> 131</w:t>
      </w:r>
      <w:r>
        <w:t xml:space="preserve"> Chinese GI rice samples: (a</w:t>
      </w:r>
      <w:r w:rsidRPr="00510289">
        <w:t>)</w:t>
      </w:r>
      <w:r>
        <w:t xml:space="preserve"> </w:t>
      </w:r>
      <w:r>
        <w:rPr>
          <w:rFonts w:hint="eastAsia"/>
        </w:rPr>
        <w:t>s</w:t>
      </w:r>
      <w:r w:rsidRPr="00510289">
        <w:t>c</w:t>
      </w:r>
      <w:r>
        <w:t xml:space="preserve">oring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rsidRPr="006845C5">
        <w:t xml:space="preserve"> </w:t>
      </w:r>
      <w:r>
        <w:t xml:space="preserve">loading plot of all features (elements) on </w:t>
      </w:r>
      <w:r w:rsidR="009A395B">
        <w:t xml:space="preserve">the </w:t>
      </w:r>
      <w:r>
        <w:t>first two PCs.</w:t>
      </w:r>
    </w:p>
    <w:p w14:paraId="26BF3E87" w14:textId="77777777" w:rsidR="007126E0" w:rsidRPr="007126E0" w:rsidRDefault="007126E0" w:rsidP="00243EB2">
      <w:pPr>
        <w:jc w:val="both"/>
      </w:pPr>
    </w:p>
    <w:p w14:paraId="47917066" w14:textId="544DA9DF" w:rsidR="00FE02A5" w:rsidRPr="00371BA2" w:rsidRDefault="00FE02A5" w:rsidP="00FE02A5">
      <w:pPr>
        <w:pStyle w:val="afd"/>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71E2B811" w:rsidR="00715383" w:rsidRDefault="00957E0E" w:rsidP="002C6892">
      <w:pPr>
        <w:jc w:val="both"/>
      </w:pPr>
      <w:r>
        <w:t>High quality s</w:t>
      </w:r>
      <w:r w:rsidR="006C2917" w:rsidRPr="00E70EF3">
        <w:t xml:space="preserve">ampling is fundamental to achieve reliable results from multivariate </w:t>
      </w:r>
      <w:commentRangeStart w:id="21"/>
      <w:commentRangeStart w:id="22"/>
      <w:r w:rsidR="006C2917" w:rsidRPr="00E70EF3">
        <w:t>model</w:t>
      </w:r>
      <w:ins w:id="23" w:author="Peng, Hong" w:date="2020-03-30T09:50:00Z">
        <w:del w:id="24" w:author="Xu, Jason" w:date="2020-03-31T15:10:00Z">
          <w:r w:rsidR="00F1416E" w:rsidDel="00815AFA">
            <w:delText>s</w:delText>
          </w:r>
        </w:del>
      </w:ins>
      <w:commentRangeEnd w:id="21"/>
      <w:ins w:id="25" w:author="Peng, Hong" w:date="2020-03-30T10:58:00Z">
        <w:del w:id="26" w:author="Xu, Jason" w:date="2020-03-31T15:10:00Z">
          <w:r w:rsidR="00111902" w:rsidDel="00815AFA">
            <w:rPr>
              <w:rStyle w:val="afc"/>
            </w:rPr>
            <w:commentReference w:id="21"/>
          </w:r>
        </w:del>
      </w:ins>
      <w:commentRangeEnd w:id="22"/>
      <w:del w:id="27" w:author="Xu, Jason" w:date="2020-03-31T15:10:00Z">
        <w:r w:rsidR="00815AFA" w:rsidDel="00815AFA">
          <w:rPr>
            <w:rStyle w:val="afc"/>
          </w:rPr>
          <w:commentReference w:id="22"/>
        </w:r>
      </w:del>
      <w:ins w:id="28" w:author="Xu, Jason" w:date="2020-03-31T15:10:00Z">
        <w:r w:rsidR="00815AFA">
          <w:t>ing</w:t>
        </w:r>
      </w:ins>
      <w:r w:rsidR="0016526D" w:rsidRPr="00E70EF3">
        <w:fldChar w:fldCharType="begin" w:fldLock="1"/>
      </w:r>
      <w:r w:rsidR="00E47314">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6&lt;/sup&gt;","plainTextFormattedCitation":"36","previouslyFormattedCitation":"&lt;sup&gt;37&lt;/sup&gt;"},"properties":{"noteIndex":0},"schema":"https://github.com/citation-style-language/schema/raw/master/csl-citation.json"}</w:instrText>
      </w:r>
      <w:r w:rsidR="0016526D" w:rsidRPr="00E70EF3">
        <w:fldChar w:fldCharType="separate"/>
      </w:r>
      <w:r w:rsidR="00E47314" w:rsidRPr="00E47314">
        <w:rPr>
          <w:noProof/>
          <w:vertAlign w:val="superscript"/>
        </w:rPr>
        <w:t>36</w:t>
      </w:r>
      <w:r w:rsidR="0016526D" w:rsidRPr="00E70EF3">
        <w:fldChar w:fldCharType="end"/>
      </w:r>
      <w:r w:rsidR="00D7274A" w:rsidRPr="00E70EF3">
        <w:t xml:space="preserve">, while </w:t>
      </w:r>
      <w:r w:rsidR="00544CBD">
        <w:rPr>
          <w:rStyle w:val="afc"/>
        </w:rPr>
        <w:commentReference w:id="29"/>
      </w:r>
      <w:commentRangeStart w:id="30"/>
      <w:commentRangeEnd w:id="30"/>
      <w:r w:rsidR="0050080C">
        <w:rPr>
          <w:rStyle w:val="afc"/>
        </w:rPr>
        <w:commentReference w:id="30"/>
      </w:r>
      <w:r w:rsidR="007A3F55">
        <w:t xml:space="preserve">using </w:t>
      </w:r>
      <w:r w:rsidR="00964F8E">
        <w:t>insufficient</w:t>
      </w:r>
      <w:r w:rsidR="00111902">
        <w:t xml:space="preserve">, inauthentic and </w:t>
      </w:r>
      <w:r w:rsidR="00540B1C">
        <w:t xml:space="preserve">unrepresentative </w:t>
      </w:r>
      <w:r w:rsidR="00964F8E">
        <w:t xml:space="preserve">samples </w:t>
      </w:r>
      <w:r w:rsidR="0016526D" w:rsidRPr="00E70EF3">
        <w:t>are major reason</w:t>
      </w:r>
      <w:r w:rsidR="00E968AA">
        <w:t>s</w:t>
      </w:r>
      <w:r w:rsidR="0016526D" w:rsidRPr="00E70EF3">
        <w:t xml:space="preserve"> </w:t>
      </w:r>
      <w:r w:rsidR="007034ED" w:rsidRPr="00E70EF3">
        <w:t>leading to unreliable classification</w:t>
      </w:r>
      <w:r w:rsidR="007034ED" w:rsidRPr="00E70EF3">
        <w:fldChar w:fldCharType="begin" w:fldLock="1"/>
      </w:r>
      <w:r w:rsidR="00E47314">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7&lt;/sup&gt;","plainTextFormattedCitation":"37","previouslyFormattedCitation":"&lt;sup&gt;38&lt;/sup&gt;"},"properties":{"noteIndex":0},"schema":"https://github.com/citation-style-language/schema/raw/master/csl-citation.json"}</w:instrText>
      </w:r>
      <w:r w:rsidR="007034ED" w:rsidRPr="00E70EF3">
        <w:fldChar w:fldCharType="separate"/>
      </w:r>
      <w:r w:rsidR="00E47314" w:rsidRPr="00E47314">
        <w:rPr>
          <w:noProof/>
          <w:vertAlign w:val="superscript"/>
        </w:rPr>
        <w:t>37</w:t>
      </w:r>
      <w:r w:rsidR="007034ED" w:rsidRPr="00E70EF3">
        <w:fldChar w:fldCharType="end"/>
      </w:r>
      <w:r w:rsidR="007034ED" w:rsidRPr="00E70EF3">
        <w:t xml:space="preserve">. </w:t>
      </w:r>
      <w:r w:rsidR="00CC436F" w:rsidRPr="00E70EF3">
        <w:t>In this study</w:t>
      </w:r>
      <w:r w:rsidR="00EB4D85">
        <w:t xml:space="preserve">, </w:t>
      </w:r>
      <w:r w:rsidR="00C945C6">
        <w:t>rather than sampling from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r w:rsidR="00F1416E">
        <w:t xml:space="preserve">authenticity </w:t>
      </w:r>
      <w:r w:rsidR="00540B1C">
        <w:t xml:space="preserve">of </w:t>
      </w:r>
      <w:r w:rsidR="00A523B2">
        <w:t>samples and</w:t>
      </w:r>
      <w:r w:rsidR="00EB4D85">
        <w:t xml:space="preserve"> </w:t>
      </w:r>
      <w:r w:rsidR="00251612">
        <w:t>minimize</w:t>
      </w:r>
      <w:r w:rsidR="00644428">
        <w:t>d</w:t>
      </w:r>
      <w:r w:rsidR="000F37F1">
        <w:t xml:space="preserve"> the risk </w:t>
      </w:r>
      <w:r w:rsidR="00695F90">
        <w:lastRenderedPageBreak/>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ins w:id="31" w:author="Xu, Jason" w:date="2020-03-31T16:11:00Z">
        <w:r w:rsidR="005D3F4C">
          <w:t xml:space="preserve">Specifically, we </w:t>
        </w:r>
        <w:r w:rsidR="000A1747">
          <w:t>wo</w:t>
        </w:r>
      </w:ins>
      <w:ins w:id="32" w:author="Xu, Jason" w:date="2020-03-31T16:18:00Z">
        <w:r w:rsidR="004D221A">
          <w:t>rked with a relatively balanced</w:t>
        </w:r>
      </w:ins>
      <w:ins w:id="33" w:author="Xu, Jason" w:date="2020-03-31T16:19:00Z">
        <w:r w:rsidR="004D221A">
          <w:t xml:space="preserve"> d</w:t>
        </w:r>
        <w:r w:rsidR="00EB724D">
          <w:t>ataset (</w:t>
        </w:r>
      </w:ins>
      <w:commentRangeStart w:id="34"/>
      <w:ins w:id="35" w:author="Xu, Jason" w:date="2020-03-31T16:22:00Z">
        <w:r w:rsidR="00E47314">
          <w:t>i.e.</w:t>
        </w:r>
        <w:commentRangeEnd w:id="34"/>
        <w:r w:rsidR="00E47314">
          <w:rPr>
            <w:rStyle w:val="afc"/>
          </w:rPr>
          <w:commentReference w:id="34"/>
        </w:r>
        <w:r w:rsidR="00E47314">
          <w:t xml:space="preserve"> </w:t>
        </w:r>
      </w:ins>
      <w:ins w:id="36" w:author="Xu, Jason" w:date="2020-03-31T16:19:00Z">
        <w:r w:rsidR="00EB724D">
          <w:t>similar numbers of samples f</w:t>
        </w:r>
      </w:ins>
      <w:ins w:id="37" w:author="Xu, Jason" w:date="2020-03-31T16:23:00Z">
        <w:r w:rsidR="00E47314">
          <w:t>rom</w:t>
        </w:r>
      </w:ins>
      <w:ins w:id="38" w:author="Xu, Jason" w:date="2020-03-31T16:19:00Z">
        <w:r w:rsidR="00EB724D">
          <w:t xml:space="preserve"> each GI rice)</w:t>
        </w:r>
        <w:r w:rsidR="0021524B">
          <w:t>, to av</w:t>
        </w:r>
      </w:ins>
      <w:ins w:id="39" w:author="Xu, Jason" w:date="2020-03-31T16:20:00Z">
        <w:r w:rsidR="0021524B">
          <w:t xml:space="preserve">oid </w:t>
        </w:r>
        <w:r w:rsidR="00A23739">
          <w:t>misclassification</w:t>
        </w:r>
      </w:ins>
      <w:ins w:id="40" w:author="Xu, Jason" w:date="2020-03-31T16:23:00Z">
        <w:r w:rsidR="00E47314">
          <w:fldChar w:fldCharType="begin" w:fldLock="1"/>
        </w:r>
      </w:ins>
      <w:r w:rsidR="00E47314">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operties":{"noteIndex":0},"schema":"https://github.com/citation-style-language/schema/raw/master/csl-citation.json"}</w:instrText>
      </w:r>
      <w:r w:rsidR="00E47314">
        <w:fldChar w:fldCharType="separate"/>
      </w:r>
      <w:r w:rsidR="00E47314" w:rsidRPr="00E47314">
        <w:rPr>
          <w:noProof/>
          <w:vertAlign w:val="superscript"/>
        </w:rPr>
        <w:t>12</w:t>
      </w:r>
      <w:ins w:id="41" w:author="Xu, Jason" w:date="2020-03-31T16:23:00Z">
        <w:r w:rsidR="00E47314">
          <w:fldChar w:fldCharType="end"/>
        </w:r>
      </w:ins>
      <w:ins w:id="42" w:author="Peng, Hong" w:date="2020-03-30T11:01:00Z">
        <w:del w:id="43" w:author="Xu, Jason" w:date="2020-03-31T16:18:00Z">
          <w:r w:rsidR="00544CBD" w:rsidDel="004D221A">
            <w:delText xml:space="preserve"> </w:delText>
          </w:r>
          <w:commentRangeStart w:id="44"/>
          <w:r w:rsidR="00544CBD" w:rsidDel="004D221A">
            <w:delText>xx</w:delText>
          </w:r>
        </w:del>
      </w:ins>
      <w:commentRangeEnd w:id="44"/>
      <w:ins w:id="45" w:author="Peng, Hong" w:date="2020-03-30T11:05:00Z">
        <w:del w:id="46" w:author="Xu, Jason" w:date="2020-03-31T16:18:00Z">
          <w:r w:rsidR="00095DB0" w:rsidDel="004D221A">
            <w:rPr>
              <w:rStyle w:val="afc"/>
            </w:rPr>
            <w:commentReference w:id="44"/>
          </w:r>
        </w:del>
      </w:ins>
    </w:p>
    <w:p w14:paraId="54C9D6B2" w14:textId="7F542E71" w:rsidR="002E62F6" w:rsidRPr="007A1AE2" w:rsidRDefault="00054217" w:rsidP="00BD79FA">
      <w:pPr>
        <w:jc w:val="both"/>
      </w:pPr>
      <w:r>
        <w:t xml:space="preserve">To date, </w:t>
      </w:r>
      <w:r w:rsidR="008A39BF">
        <w:t xml:space="preserve">ML algorithms such as </w:t>
      </w:r>
      <w:r w:rsidR="008A39BF" w:rsidRPr="00A531B1">
        <w:t>SVM</w:t>
      </w:r>
      <w:r w:rsidR="006748D6">
        <w:t xml:space="preserve"> </w:t>
      </w:r>
      <w:r w:rsidR="008A39BF">
        <w:t xml:space="preserve">and </w:t>
      </w:r>
      <w:r w:rsidR="008A39BF" w:rsidRPr="00562E7E">
        <w:t>RF</w:t>
      </w:r>
      <w:r w:rsidR="008A39BF">
        <w:t>, have been reported to outperform traditional MVA</w:t>
      </w:r>
      <w:r w:rsidR="008A39BF">
        <w:fldChar w:fldCharType="begin" w:fldLock="1"/>
      </w:r>
      <w:r w:rsidR="00E47314">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8&lt;/sup&gt;","plainTextFormattedCitation":"38","previouslyFormattedCitation":"&lt;sup&gt;39&lt;/sup&gt;"},"properties":{"noteIndex":0},"schema":"https://github.com/citation-style-language/schema/raw/master/csl-citation.json"}</w:instrText>
      </w:r>
      <w:r w:rsidR="008A39BF">
        <w:fldChar w:fldCharType="separate"/>
      </w:r>
      <w:r w:rsidR="00E47314" w:rsidRPr="00E47314">
        <w:rPr>
          <w:noProof/>
          <w:vertAlign w:val="superscript"/>
        </w:rPr>
        <w:t>38</w:t>
      </w:r>
      <w:r w:rsidR="008A39BF">
        <w:fldChar w:fldCharType="end"/>
      </w:r>
      <w:r w:rsidR="008A39BF">
        <w:t xml:space="preserve"> </w:t>
      </w:r>
      <w:r w:rsidR="00E95026">
        <w:t xml:space="preserve">as </w:t>
      </w:r>
      <w:r w:rsidR="00694433">
        <w:t>can build</w:t>
      </w:r>
      <w:r w:rsidR="00E95026">
        <w:t xml:space="preserve"> </w:t>
      </w:r>
      <w:r w:rsidR="007008DA">
        <w:t>prediction</w:t>
      </w:r>
      <w:r w:rsidR="008A39BF">
        <w:t xml:space="preserve"> models with </w:t>
      </w:r>
      <w:r w:rsidR="003B15C5">
        <w:t xml:space="preserve">superior </w:t>
      </w:r>
      <w:r w:rsidR="008A39BF">
        <w:t>reliability and robustness</w:t>
      </w:r>
      <w:r w:rsidR="008A39BF">
        <w:fldChar w:fldCharType="begin" w:fldLock="1"/>
      </w:r>
      <w:r w:rsidR="00E47314">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E47314">
        <w:rPr>
          <w:rFonts w:hint="eastAsia"/>
        </w:rPr>
        <w:instrText xml:space="preserve">d ( NIR ) spectroscopy : Focus on parameters optimization and model interpretation </w:instrText>
      </w:r>
      <w:r w:rsidR="00E47314">
        <w:rPr>
          <w:rFonts w:hint="eastAsia"/>
        </w:rPr>
        <w:instrText>☆</w:instrText>
      </w:r>
      <w:r w:rsidR="00E47314">
        <w:rPr>
          <w:rFonts w:hint="eastAsia"/>
        </w:rPr>
        <w:instrText>","type":"article-journal","volume":"96"},"uris":["http://www.mendeley.com/documents/?uuid=47137a07-3923-401b-95f6-51fd479e4280"]},{"id":"ITEM-2","itemData":{"DOI":"10.101</w:instrText>
      </w:r>
      <w:r w:rsidR="00E47314">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39&lt;/sup&gt;","plainTextFormattedCitation":"12,39","previouslyFormattedCitation":"&lt;sup&gt;12,40&lt;/sup&gt;"},"properties":{"noteIndex":0},"schema":"https://github.com/citation-style-language/schema/raw/master/csl-citation.json"}</w:instrText>
      </w:r>
      <w:r w:rsidR="008A39BF">
        <w:fldChar w:fldCharType="separate"/>
      </w:r>
      <w:r w:rsidR="00E47314" w:rsidRPr="00E47314">
        <w:rPr>
          <w:noProof/>
          <w:vertAlign w:val="superscript"/>
        </w:rPr>
        <w:t>12,39</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9F4658">
        <w:t xml:space="preserve">shows </w:t>
      </w:r>
      <w:r w:rsidR="008358BF">
        <w:t xml:space="preserve">the results obtained from </w:t>
      </w:r>
      <w:r w:rsidR="00A523B2">
        <w:t>the</w:t>
      </w:r>
      <w:ins w:id="47" w:author="Xu, Jason" w:date="2020-03-31T16:27:00Z">
        <w:r w:rsidR="00E263C0">
          <w:t xml:space="preserve"> </w:t>
        </w:r>
      </w:ins>
      <w:ins w:id="48" w:author="Xu, Jason" w:date="2020-03-31T16:28:00Z">
        <w:r w:rsidR="00E263C0">
          <w:t xml:space="preserve">model training </w:t>
        </w:r>
      </w:ins>
      <w:del w:id="49" w:author="Xu, Jason" w:date="2020-03-31T16:27:00Z">
        <w:r w:rsidR="00A523B2" w:rsidDel="00E263C0">
          <w:delText xml:space="preserve"> </w:delText>
        </w:r>
        <w:commentRangeStart w:id="50"/>
        <w:commentRangeStart w:id="51"/>
        <w:r w:rsidR="00694433" w:rsidDel="00E263C0">
          <w:delText>construction</w:delText>
        </w:r>
        <w:commentRangeEnd w:id="50"/>
        <w:r w:rsidR="000B42A7" w:rsidDel="00E263C0">
          <w:rPr>
            <w:rStyle w:val="afc"/>
          </w:rPr>
          <w:commentReference w:id="50"/>
        </w:r>
      </w:del>
      <w:commentRangeEnd w:id="51"/>
      <w:r w:rsidR="00E263C0">
        <w:rPr>
          <w:rStyle w:val="afc"/>
        </w:rPr>
        <w:commentReference w:id="51"/>
      </w:r>
      <w:del w:id="52" w:author="Xu, Jason" w:date="2020-03-31T16:27:00Z">
        <w:r w:rsidR="00694433" w:rsidDel="00E263C0">
          <w:delText xml:space="preserve"> </w:delText>
        </w:r>
        <w:r w:rsidR="00434E32" w:rsidDel="00E263C0">
          <w:delText xml:space="preserve">of </w:delText>
        </w:r>
        <w:r w:rsidR="00030F6F" w:rsidDel="00E263C0">
          <w:delText xml:space="preserve">optimal </w:delText>
        </w:r>
        <w:r w:rsidR="00434E32" w:rsidDel="00E263C0">
          <w:delText>classifiers</w:delText>
        </w:r>
      </w:del>
      <w:r w:rsidR="006D7C39">
        <w:t xml:space="preserve"> using </w:t>
      </w:r>
      <w:r w:rsidR="00403444">
        <w:t>SVM</w:t>
      </w:r>
      <w:r w:rsidR="006D7C39">
        <w:t xml:space="preserve"> and </w:t>
      </w:r>
      <w:r w:rsidR="00403444">
        <w:t>RF</w:t>
      </w:r>
      <w:r w:rsidR="00B54DD2">
        <w:t xml:space="preserve">. </w:t>
      </w:r>
      <w:r w:rsidR="0050617A">
        <w:t xml:space="preserve">Beyond </w:t>
      </w:r>
      <w:r w:rsidR="00F90A4D">
        <w:t>the</w:t>
      </w:r>
      <w:r w:rsidR="00B43A11">
        <w:t xml:space="preserve"> function of </w:t>
      </w:r>
      <w:r w:rsidR="00823A69">
        <w:t>reducing dimension</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features </w:t>
      </w:r>
      <w:r w:rsidR="00FD5426">
        <w:t xml:space="preserve">with high </w:t>
      </w:r>
      <w:r w:rsidR="008C7690">
        <w:t xml:space="preserve">predictability, </w:t>
      </w:r>
      <w:commentRangeStart w:id="53"/>
      <w:del w:id="54" w:author="Peng, Hong" w:date="2020-03-30T13:47:00Z">
        <w:r w:rsidR="008C7690" w:rsidDel="00823A69">
          <w:delText xml:space="preserve">namely </w:delText>
        </w:r>
      </w:del>
      <w:ins w:id="55" w:author="Peng, Hong" w:date="2020-03-30T14:49:00Z">
        <w:r w:rsidR="00412542">
          <w:t xml:space="preserve">also </w:t>
        </w:r>
      </w:ins>
      <w:ins w:id="56" w:author="Peng, Hong" w:date="2020-03-30T13:47:00Z">
        <w:r w:rsidR="00823A69">
          <w:t>known as</w:t>
        </w:r>
      </w:ins>
      <w:commentRangeEnd w:id="53"/>
      <w:r w:rsidR="00C87D18">
        <w:rPr>
          <w:rStyle w:val="afc"/>
        </w:rPr>
        <w:commentReference w:id="53"/>
      </w:r>
      <w:ins w:id="57" w:author="Peng, Hong" w:date="2020-03-30T13:47:00Z">
        <w:r w:rsidR="00823A69">
          <w:t xml:space="preserve"> </w:t>
        </w:r>
      </w:ins>
      <w:r w:rsidR="008C7690">
        <w:t>biomarkers</w:t>
      </w:r>
      <w:r w:rsidR="00276528">
        <w:fldChar w:fldCharType="begin" w:fldLock="1"/>
      </w:r>
      <w:r w:rsidR="00E47314">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0&lt;/sup&gt;","plainTextFormattedCitation":"40","previouslyFormattedCitation":"&lt;sup&gt;41&lt;/sup&gt;"},"properties":{"noteIndex":0},"schema":"https://github.com/citation-style-language/schema/raw/master/csl-citation.json"}</w:instrText>
      </w:r>
      <w:r w:rsidR="00276528">
        <w:fldChar w:fldCharType="separate"/>
      </w:r>
      <w:r w:rsidR="00E47314" w:rsidRPr="00E47314">
        <w:rPr>
          <w:noProof/>
          <w:vertAlign w:val="superscript"/>
        </w:rPr>
        <w:t>40</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58"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58"/>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BD3AEF">
        <w:t>This is</w:t>
      </w:r>
      <w:r w:rsidR="00BD3AEF" w:rsidRPr="00F13D4D">
        <w:t xml:space="preserve"> consistent with the observations</w:t>
      </w:r>
      <w:r w:rsidR="00BD3AEF" w:rsidDel="000B42A7">
        <w:t xml:space="preserve"> </w:t>
      </w:r>
      <w:r w:rsidR="00BD3AEF">
        <w:t xml:space="preserve">in a previously published study, where feature selection was also applied and four elements </w:t>
      </w:r>
      <w:r w:rsidR="00BD3AEF">
        <w:rPr>
          <w:rFonts w:hint="eastAsia"/>
        </w:rPr>
        <w:t>(</w:t>
      </w:r>
      <w:r w:rsidR="00BD3AEF">
        <w:rPr>
          <w:vertAlign w:val="superscript"/>
        </w:rPr>
        <w:t>14</w:t>
      </w:r>
      <w:r w:rsidR="00BD3AEF">
        <w:t xml:space="preserve">Cd, </w:t>
      </w:r>
      <w:r w:rsidR="00BD3AEF">
        <w:rPr>
          <w:vertAlign w:val="superscript"/>
        </w:rPr>
        <w:t>85</w:t>
      </w:r>
      <w:r w:rsidR="00BD3AEF">
        <w:t xml:space="preserve">Rb, </w:t>
      </w:r>
      <w:r w:rsidR="00BD3AEF">
        <w:rPr>
          <w:vertAlign w:val="superscript"/>
        </w:rPr>
        <w:t>12</w:t>
      </w:r>
      <w:r w:rsidR="00BD3AEF">
        <w:t xml:space="preserve">Mg and </w:t>
      </w:r>
      <w:r w:rsidR="00BD3AEF">
        <w:rPr>
          <w:vertAlign w:val="superscript"/>
        </w:rPr>
        <w:t>19</w:t>
      </w:r>
      <w:r w:rsidR="00BD3AEF">
        <w:t xml:space="preserve">K) among </w:t>
      </w:r>
      <w:r w:rsidR="00E14CE2">
        <w:t>21</w:t>
      </w:r>
      <w:r w:rsidR="00BD3AEF">
        <w:t xml:space="preserve"> elements </w:t>
      </w:r>
      <w:r w:rsidR="00053B32">
        <w:t xml:space="preserve">were  found to be </w:t>
      </w:r>
      <w:r w:rsidR="00BD3AEF">
        <w:t xml:space="preserve">the most relevant for the differientiation between rice samples from two geographical </w:t>
      </w:r>
      <w:commentRangeStart w:id="59"/>
      <w:r w:rsidR="00BD3AEF">
        <w:t>origins</w:t>
      </w:r>
      <w:commentRangeEnd w:id="59"/>
      <w:r w:rsidR="00BD3AEF">
        <w:rPr>
          <w:rStyle w:val="afc"/>
        </w:rPr>
        <w:commentReference w:id="59"/>
      </w:r>
      <w:r w:rsidR="00BD3AEF">
        <w:t xml:space="preserve"> in Brazil</w:t>
      </w:r>
      <w:r w:rsidR="00BD3AEF">
        <w:fldChar w:fldCharType="begin" w:fldLock="1"/>
      </w:r>
      <w:r w:rsidR="00BD3AEF">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BD3AEF">
        <w:fldChar w:fldCharType="separate"/>
      </w:r>
      <w:r w:rsidR="00BD3AEF" w:rsidRPr="002E1C3D">
        <w:rPr>
          <w:noProof/>
          <w:vertAlign w:val="superscript"/>
        </w:rPr>
        <w:t>12</w:t>
      </w:r>
      <w:r w:rsidR="00BD3AEF">
        <w:fldChar w:fldCharType="end"/>
      </w:r>
      <w:r w:rsidR="00BD3AEF">
        <w:t xml:space="preserve">. </w:t>
      </w:r>
      <w:del w:id="60" w:author="Peng, Hong" w:date="2020-03-30T13:56:00Z">
        <w:r w:rsidR="0011028E" w:rsidDel="000B42A7">
          <w:delText>W</w:delText>
        </w:r>
        <w:r w:rsidR="00324935" w:rsidRPr="009A0C81" w:rsidDel="000B42A7">
          <w:delText>ith</w:delText>
        </w:r>
        <w:r w:rsidR="00324935" w:rsidDel="000B42A7">
          <w:delText xml:space="preserve"> only one </w:delText>
        </w:r>
      </w:del>
      <w:del w:id="61" w:author="Peng, Hong" w:date="2020-03-30T13:32:00Z">
        <w:r w:rsidR="007F6551" w:rsidDel="00694433">
          <w:delText xml:space="preserve">selected </w:delText>
        </w:r>
      </w:del>
      <w:del w:id="62" w:author="Peng, Hong" w:date="2020-03-30T13:56:00Z">
        <w:r w:rsidR="007F6551" w:rsidDel="000B42A7">
          <w:delText>feature</w:delText>
        </w:r>
        <w:r w:rsidR="006E22F5" w:rsidDel="000B42A7">
          <w:delText xml:space="preserve"> (</w:delText>
        </w:r>
        <w:r w:rsidR="006E22F5" w:rsidDel="000B42A7">
          <w:rPr>
            <w:vertAlign w:val="superscript"/>
          </w:rPr>
          <w:delText>27</w:delText>
        </w:r>
        <w:r w:rsidR="006E22F5" w:rsidDel="000B42A7">
          <w:delText>Al)</w:delText>
        </w:r>
        <w:r w:rsidR="007F6551" w:rsidDel="000B42A7">
          <w:delText xml:space="preserve">, </w:delText>
        </w:r>
        <w:r w:rsidR="007F7D84" w:rsidDel="000B42A7">
          <w:delText xml:space="preserve">the </w:delText>
        </w:r>
        <w:r w:rsidR="00B15DEF" w:rsidDel="000B42A7">
          <w:delText>mean cross-validation accuracy</w:delText>
        </w:r>
        <w:r w:rsidR="007F7D84" w:rsidDel="000B42A7">
          <w:delText xml:space="preserve"> of 48%</w:delText>
        </w:r>
        <w:r w:rsidR="00774946" w:rsidDel="000B42A7">
          <w:delText xml:space="preserve"> and 63%</w:delText>
        </w:r>
        <w:r w:rsidR="00894A23" w:rsidDel="000B42A7">
          <w:delText xml:space="preserve"> </w:delText>
        </w:r>
        <w:r w:rsidR="000E02ED" w:rsidDel="000B42A7">
          <w:delText>were</w:delText>
        </w:r>
        <w:r w:rsidR="007F7D84" w:rsidDel="000B42A7">
          <w:delText xml:space="preserve"> achieved </w:delText>
        </w:r>
        <w:r w:rsidR="00774946" w:rsidDel="000B42A7">
          <w:delText xml:space="preserve">for </w:delText>
        </w:r>
        <w:r w:rsidR="007F7D84" w:rsidDel="000B42A7">
          <w:delText>RF</w:delText>
        </w:r>
        <w:r w:rsidR="00774946" w:rsidDel="000B42A7">
          <w:delText xml:space="preserve"> and SVM</w:delText>
        </w:r>
        <w:r w:rsidR="00891933" w:rsidDel="000B42A7">
          <w:delText>,</w:delText>
        </w:r>
        <w:r w:rsidR="00774946" w:rsidDel="000B42A7">
          <w:delText xml:space="preserve"> respectively</w:delText>
        </w:r>
        <w:r w:rsidR="00891933" w:rsidDel="000B42A7">
          <w:delText xml:space="preserve"> </w:delText>
        </w:r>
        <w:r w:rsidR="00E82E0D" w:rsidDel="000B42A7">
          <w:delText>(Fig. 4b)</w:delText>
        </w:r>
        <w:r w:rsidR="006D07F3" w:rsidDel="000B42A7">
          <w:delText>.</w:delText>
        </w:r>
      </w:del>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added</w:t>
      </w:r>
      <w:r w:rsidR="000B42A7">
        <w:t>, as shown in Fig. 4b</w:t>
      </w:r>
      <w:r w:rsidR="002355B6">
        <w:t xml:space="preserve">. </w:t>
      </w:r>
      <w:commentRangeStart w:id="63"/>
      <w:ins w:id="64" w:author="Peng, Hong" w:date="2020-03-30T13:56:00Z">
        <w:r w:rsidR="000B42A7">
          <w:t>W</w:t>
        </w:r>
        <w:r w:rsidR="000B42A7" w:rsidRPr="009A0C81">
          <w:t>ith</w:t>
        </w:r>
      </w:ins>
      <w:commentRangeEnd w:id="63"/>
      <w:ins w:id="65" w:author="Peng, Hong" w:date="2020-03-30T14:17:00Z">
        <w:r w:rsidR="00BD79FA">
          <w:rPr>
            <w:rStyle w:val="afc"/>
          </w:rPr>
          <w:commentReference w:id="63"/>
        </w:r>
      </w:ins>
      <w:ins w:id="66" w:author="Peng, Hong" w:date="2020-03-30T13:56:00Z">
        <w:r w:rsidR="000B42A7">
          <w:t xml:space="preserve"> one feature (</w:t>
        </w:r>
        <w:r w:rsidR="000B42A7">
          <w:rPr>
            <w:vertAlign w:val="superscript"/>
          </w:rPr>
          <w:t>27</w:t>
        </w:r>
        <w:r w:rsidR="000B42A7">
          <w:t xml:space="preserve">Al), the mean cross-validation accuracy </w:t>
        </w:r>
      </w:ins>
      <w:ins w:id="67" w:author="Peng, Hong" w:date="2020-03-30T13:57:00Z">
        <w:r w:rsidR="000B42A7">
          <w:t>for RF and SVM were 48% and 63% respectively</w:t>
        </w:r>
      </w:ins>
      <w:ins w:id="68" w:author="Peng, Hong" w:date="2020-03-30T13:58:00Z">
        <w:r w:rsidR="000B42A7">
          <w:t xml:space="preserve">, </w:t>
        </w:r>
      </w:ins>
      <w:ins w:id="69" w:author="Peng, Hong" w:date="2020-03-30T13:59:00Z">
        <w:r w:rsidR="000B42A7">
          <w:rPr>
            <w:rFonts w:hint="eastAsia"/>
          </w:rPr>
          <w:t>bot</w:t>
        </w:r>
        <w:r w:rsidR="000B42A7">
          <w:t xml:space="preserve">h of which reached up to </w:t>
        </w:r>
      </w:ins>
      <w:ins w:id="70" w:author="Peng, Hong" w:date="2020-03-30T14:14:00Z">
        <w:r w:rsidR="00BD79FA">
          <w:t xml:space="preserve">100% </w:t>
        </w:r>
      </w:ins>
      <w:ins w:id="71" w:author="Peng, Hong" w:date="2020-03-30T14:16:00Z">
        <w:r w:rsidR="00BD79FA">
          <w:t>as four features (</w:t>
        </w:r>
        <w:r w:rsidR="00BD79FA" w:rsidRPr="00E82E0D">
          <w:rPr>
            <w:vertAlign w:val="superscript"/>
          </w:rPr>
          <w:t>27</w:t>
        </w:r>
        <w:r w:rsidR="00BD79FA">
          <w:t xml:space="preserve">Al, </w:t>
        </w:r>
        <w:r w:rsidR="00BD79FA" w:rsidRPr="00E82E0D">
          <w:rPr>
            <w:vertAlign w:val="superscript"/>
          </w:rPr>
          <w:t>85</w:t>
        </w:r>
        <w:r w:rsidR="00BD79FA">
          <w:t xml:space="preserve">Rb, </w:t>
        </w:r>
        <w:r w:rsidR="00BD79FA" w:rsidRPr="00E82E0D">
          <w:rPr>
            <w:vertAlign w:val="superscript"/>
          </w:rPr>
          <w:t>10</w:t>
        </w:r>
        <w:r w:rsidR="00BD79FA">
          <w:t xml:space="preserve">B, and </w:t>
        </w:r>
        <w:r w:rsidR="00BD79FA" w:rsidRPr="00E82E0D">
          <w:rPr>
            <w:vertAlign w:val="superscript"/>
          </w:rPr>
          <w:t>23</w:t>
        </w:r>
        <w:r w:rsidR="00BD79FA">
          <w:t>Na) were applied.</w:t>
        </w:r>
      </w:ins>
      <w:del w:id="72" w:author="Peng, Hong" w:date="2020-03-30T15:01:00Z">
        <w:r w:rsidR="002355B6" w:rsidDel="00293284">
          <w:delText>E</w:delText>
        </w:r>
        <w:r w:rsidR="00576B5A" w:rsidRPr="00B84A46" w:rsidDel="00293284">
          <w:delText>ventually</w:delText>
        </w:r>
        <w:r w:rsidR="00ED57F1" w:rsidRPr="0027195F" w:rsidDel="00293284">
          <w:delText>,</w:delText>
        </w:r>
        <w:r w:rsidR="00ED57F1" w:rsidDel="00293284">
          <w:delText xml:space="preserve"> </w:delText>
        </w:r>
        <w:r w:rsidR="00A1431E" w:rsidDel="00293284">
          <w:delText xml:space="preserve">with </w:delText>
        </w:r>
        <w:r w:rsidR="00B15DEF" w:rsidDel="00293284">
          <w:delText xml:space="preserve">only </w:delText>
        </w:r>
        <w:r w:rsidR="00576B5A" w:rsidDel="00293284">
          <w:delText>four</w:delText>
        </w:r>
        <w:r w:rsidR="00B15DEF" w:rsidDel="00293284">
          <w:delText xml:space="preserve"> features</w:delText>
        </w:r>
        <w:r w:rsidR="0023379F" w:rsidDel="00293284">
          <w:delText xml:space="preserve"> (</w:delText>
        </w:r>
        <w:r w:rsidR="00832FEA" w:rsidRPr="00E82E0D" w:rsidDel="00293284">
          <w:rPr>
            <w:vertAlign w:val="superscript"/>
          </w:rPr>
          <w:delText>27</w:delText>
        </w:r>
        <w:r w:rsidR="00832FEA" w:rsidDel="00293284">
          <w:delText xml:space="preserve">Al, </w:delText>
        </w:r>
        <w:r w:rsidR="00832FEA" w:rsidRPr="00E82E0D" w:rsidDel="00293284">
          <w:rPr>
            <w:vertAlign w:val="superscript"/>
          </w:rPr>
          <w:delText>85</w:delText>
        </w:r>
        <w:r w:rsidR="00832FEA" w:rsidDel="00293284">
          <w:delText xml:space="preserve">Rb, </w:delText>
        </w:r>
        <w:r w:rsidR="00832FEA" w:rsidRPr="00E82E0D" w:rsidDel="00293284">
          <w:rPr>
            <w:vertAlign w:val="superscript"/>
          </w:rPr>
          <w:delText>10</w:delText>
        </w:r>
        <w:r w:rsidR="00832FEA" w:rsidDel="00293284">
          <w:delText>B</w:delText>
        </w:r>
        <w:r w:rsidR="004045CF" w:rsidDel="00293284">
          <w:delText xml:space="preserve">, </w:delText>
        </w:r>
        <w:r w:rsidR="00832FEA" w:rsidDel="00293284">
          <w:delText>and</w:delText>
        </w:r>
        <w:r w:rsidR="004045CF" w:rsidDel="00293284">
          <w:delText xml:space="preserve"> </w:delText>
        </w:r>
        <w:r w:rsidR="00832FEA" w:rsidRPr="00E82E0D" w:rsidDel="00293284">
          <w:rPr>
            <w:vertAlign w:val="superscript"/>
          </w:rPr>
          <w:delText>23</w:delText>
        </w:r>
        <w:r w:rsidR="00832FEA" w:rsidDel="00293284">
          <w:delText>Na</w:delText>
        </w:r>
        <w:r w:rsidR="0023379F" w:rsidDel="00293284">
          <w:delText>)</w:delText>
        </w:r>
        <w:r w:rsidR="00564010" w:rsidDel="00293284">
          <w:delText xml:space="preserve">, </w:delText>
        </w:r>
        <w:r w:rsidR="006D0633" w:rsidDel="00293284">
          <w:delText xml:space="preserve">the </w:delText>
        </w:r>
        <w:r w:rsidR="000E02ED" w:rsidDel="00293284">
          <w:delText xml:space="preserve">mean cross-validation </w:delText>
        </w:r>
        <w:r w:rsidR="006D0633" w:rsidDel="00293284">
          <w:delText>accuracy of 100% was obtained</w:delText>
        </w:r>
        <w:r w:rsidR="006D0633" w:rsidRPr="008476D5" w:rsidDel="00293284">
          <w:delText xml:space="preserve"> </w:delText>
        </w:r>
        <w:r w:rsidR="006D0633" w:rsidDel="00293284">
          <w:delText>by both RF and SVM</w:delText>
        </w:r>
        <w:r w:rsidR="001B5CE0" w:rsidDel="00293284">
          <w:delText xml:space="preserve"> </w:delText>
        </w:r>
        <w:r w:rsidR="006E22F5" w:rsidDel="00293284">
          <w:delText xml:space="preserve">with </w:delText>
        </w:r>
        <w:r w:rsidR="00B15DEF" w:rsidDel="00293284">
          <w:delText>optimal hyperparameters</w:delText>
        </w:r>
        <w:r w:rsidR="00A1431E" w:rsidDel="00293284">
          <w:delText xml:space="preserve"> </w:delText>
        </w:r>
        <w:r w:rsidR="00564010" w:rsidDel="00293284">
          <w:delText>applied</w:delText>
        </w:r>
        <w:r w:rsidR="00831499" w:rsidDel="00293284">
          <w:delText xml:space="preserve"> (Fig. 4b</w:delText>
        </w:r>
        <w:r w:rsidR="004D7010" w:rsidDel="00293284">
          <w:delText>)</w:delText>
        </w:r>
        <w:r w:rsidR="00B15DEF" w:rsidDel="00293284">
          <w:delText>.</w:delText>
        </w:r>
      </w:del>
      <w:r w:rsidR="00DF2B63">
        <w:t xml:space="preserve"> </w:t>
      </w:r>
      <w:ins w:id="73" w:author="Peng, Hong" w:date="2020-03-30T15:10:00Z">
        <w:r w:rsidR="00E60282">
          <w:t xml:space="preserve">Eventually, the </w:t>
        </w:r>
      </w:ins>
      <w:ins w:id="74" w:author="Peng, Hong" w:date="2020-03-31T09:17:00Z">
        <w:r w:rsidR="00715A8B">
          <w:t xml:space="preserve">optimal </w:t>
        </w:r>
      </w:ins>
      <w:ins w:id="75" w:author="Peng, Hong" w:date="2020-03-30T15:10:00Z">
        <w:r w:rsidR="00E60282">
          <w:t xml:space="preserve">classifiers were determined as </w:t>
        </w:r>
      </w:ins>
      <w:ins w:id="76" w:author="Peng, Hong" w:date="2020-03-30T15:11:00Z">
        <w:r w:rsidR="00E60282">
          <w:t xml:space="preserve">four features </w:t>
        </w:r>
      </w:ins>
      <w:ins w:id="77" w:author="Peng, Hong" w:date="2020-03-30T15:13:00Z">
        <w:r w:rsidR="00E60282">
          <w:t xml:space="preserve">with </w:t>
        </w:r>
      </w:ins>
      <w:ins w:id="78" w:author="Peng, Hong" w:date="2020-03-30T15:14:00Z">
        <w:r w:rsidR="00E60282">
          <w:t xml:space="preserve">hyperparameters of </w:t>
        </w:r>
      </w:ins>
      <w:ins w:id="79" w:author="Peng, Hong" w:date="2020-03-30T15:00:00Z">
        <w:r w:rsidR="00293284">
          <w:t>(max_depth=37, max_features = ‘auto’, n_estimators = 200)</w:t>
        </w:r>
      </w:ins>
      <w:ins w:id="80" w:author="Peng, Hong" w:date="2020-03-30T15:15:00Z">
        <w:r w:rsidR="00E60282">
          <w:t xml:space="preserve"> for RF and </w:t>
        </w:r>
      </w:ins>
      <w:ins w:id="81" w:author="Peng, Hong" w:date="2020-03-30T15:00:00Z">
        <w:r w:rsidR="00293284">
          <w:t>(‘rbf’ kernel, with C value =1 and gamma value = 0.1)</w:t>
        </w:r>
      </w:ins>
      <w:ins w:id="82" w:author="Peng, Hong" w:date="2020-03-30T15:22:00Z">
        <w:r w:rsidR="009D1BE7">
          <w:t xml:space="preserve"> for SVM</w:t>
        </w:r>
      </w:ins>
      <w:ins w:id="83" w:author="Peng, Hong" w:date="2020-03-30T15:00:00Z">
        <w:r w:rsidR="00293284">
          <w:t>.</w:t>
        </w:r>
      </w:ins>
      <w:ins w:id="84" w:author="Peng, Hong" w:date="2020-03-30T15:01:00Z">
        <w:r w:rsidR="00293284">
          <w:rPr>
            <w:rFonts w:hint="eastAsia"/>
          </w:rPr>
          <w:t xml:space="preserve"> </w:t>
        </w:r>
      </w:ins>
      <w:r w:rsidR="00A703A0">
        <w:t>Notably</w:t>
      </w:r>
      <w:r w:rsidR="002E62F6">
        <w:t xml:space="preserve">, </w:t>
      </w:r>
      <w:r w:rsidR="00A50060">
        <w:t xml:space="preserve">in our study </w:t>
      </w:r>
      <w:r w:rsidR="002E62F6" w:rsidRPr="0019172A">
        <w:rPr>
          <w:rFonts w:ascii="Calibri" w:eastAsia="宋体" w:hAnsi="Calibri" w:cs="Calibri"/>
        </w:rPr>
        <w:t xml:space="preserve">feature selection </w:t>
      </w:r>
      <w:r w:rsidR="00A50060">
        <w:rPr>
          <w:rFonts w:ascii="Calibri" w:eastAsia="宋体" w:hAnsi="Calibri" w:cs="Calibri"/>
        </w:rPr>
        <w:t xml:space="preserve">was applied </w:t>
      </w:r>
      <w:r w:rsidR="002E62F6" w:rsidRPr="0019172A">
        <w:rPr>
          <w:rFonts w:ascii="Calibri" w:eastAsia="宋体" w:hAnsi="Calibri" w:cs="Calibri"/>
        </w:rPr>
        <w:t xml:space="preserve">solely on </w:t>
      </w:r>
      <w:r w:rsidR="00A703A0">
        <w:rPr>
          <w:rFonts w:ascii="Calibri" w:eastAsia="宋体" w:hAnsi="Calibri" w:cs="Calibri"/>
        </w:rPr>
        <w:t xml:space="preserve">the </w:t>
      </w:r>
      <w:r w:rsidR="002E62F6" w:rsidRPr="0019172A">
        <w:rPr>
          <w:rFonts w:ascii="Calibri" w:eastAsia="宋体" w:hAnsi="Calibri" w:cs="Calibri"/>
        </w:rPr>
        <w:t xml:space="preserve">training set </w:t>
      </w:r>
      <w:r w:rsidR="00694433">
        <w:rPr>
          <w:rFonts w:ascii="Calibri" w:eastAsia="宋体" w:hAnsi="Calibri" w:cs="Calibri"/>
        </w:rPr>
        <w:t>rather than</w:t>
      </w:r>
      <w:r w:rsidR="002E62F6">
        <w:rPr>
          <w:rFonts w:ascii="Calibri" w:eastAsia="宋体" w:hAnsi="Calibri" w:cs="Calibri"/>
        </w:rPr>
        <w:t xml:space="preserve"> the entire dat</w:t>
      </w:r>
      <w:r w:rsidR="002E62F6">
        <w:rPr>
          <w:rFonts w:ascii="Calibri" w:eastAsia="宋体" w:hAnsi="Calibri" w:cs="Calibri" w:hint="eastAsia"/>
        </w:rPr>
        <w:t>aset</w:t>
      </w:r>
      <w:r w:rsidR="002E62F6">
        <w:rPr>
          <w:rFonts w:ascii="Calibri" w:eastAsia="宋体" w:hAnsi="Calibri" w:cs="Calibri"/>
        </w:rPr>
        <w:t xml:space="preserve">, </w:t>
      </w:r>
      <w:r w:rsidR="00A50060">
        <w:rPr>
          <w:rFonts w:ascii="Calibri" w:eastAsia="宋体" w:hAnsi="Calibri" w:cs="Calibri"/>
        </w:rPr>
        <w:t xml:space="preserve">which </w:t>
      </w:r>
      <w:r w:rsidR="002E62F6" w:rsidRPr="0019172A">
        <w:rPr>
          <w:rFonts w:ascii="Calibri" w:eastAsia="宋体" w:hAnsi="Calibri" w:cs="Calibri"/>
        </w:rPr>
        <w:t>eliminate</w:t>
      </w:r>
      <w:r w:rsidR="00A703A0">
        <w:rPr>
          <w:rFonts w:ascii="Calibri" w:eastAsia="宋体" w:hAnsi="Calibri" w:cs="Calibri"/>
        </w:rPr>
        <w:t>d</w:t>
      </w:r>
      <w:r w:rsidR="002E62F6" w:rsidRPr="0019172A">
        <w:rPr>
          <w:rFonts w:ascii="Calibri" w:eastAsia="宋体" w:hAnsi="Calibri" w:cs="Calibri"/>
        </w:rPr>
        <w:t xml:space="preserve"> </w:t>
      </w:r>
      <w:r w:rsidR="004A039C">
        <w:rPr>
          <w:rFonts w:ascii="Calibri" w:eastAsia="宋体" w:hAnsi="Calibri" w:cs="Calibri"/>
        </w:rPr>
        <w:t xml:space="preserve">the </w:t>
      </w:r>
      <w:r w:rsidR="00A703A0">
        <w:rPr>
          <w:rFonts w:ascii="Calibri" w:eastAsia="宋体" w:hAnsi="Calibri" w:cs="Calibri"/>
        </w:rPr>
        <w:t xml:space="preserve">risk </w:t>
      </w:r>
      <w:r w:rsidR="002E62F6" w:rsidRPr="0019172A">
        <w:rPr>
          <w:rFonts w:ascii="Calibri" w:eastAsia="宋体" w:hAnsi="Calibri" w:cs="Calibri"/>
        </w:rPr>
        <w:t>of selection b</w:t>
      </w:r>
      <w:r w:rsidR="002E62F6">
        <w:rPr>
          <w:rFonts w:ascii="Calibri" w:eastAsia="宋体" w:hAnsi="Calibri" w:cs="Calibri"/>
        </w:rPr>
        <w:t>ias</w:t>
      </w:r>
      <w:r w:rsidR="002E62F6">
        <w:rPr>
          <w:rFonts w:ascii="Calibri" w:eastAsia="宋体" w:hAnsi="Calibri" w:cs="Calibri"/>
        </w:rPr>
        <w:fldChar w:fldCharType="begin" w:fldLock="1"/>
      </w:r>
      <w:r w:rsidR="00E47314">
        <w:rPr>
          <w:rFonts w:ascii="Calibri" w:eastAsia="宋体"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1&lt;/sup&gt;","plainTextFormattedCitation":"41","previouslyFormattedCitation":"&lt;sup&gt;42&lt;/sup&gt;"},"properties":{"noteIndex":0},"schema":"https://github.com/citation-style-language/schema/raw/master/csl-citation.json"}</w:instrText>
      </w:r>
      <w:r w:rsidR="002E62F6">
        <w:rPr>
          <w:rFonts w:ascii="Calibri" w:eastAsia="宋体" w:hAnsi="Calibri" w:cs="Calibri"/>
        </w:rPr>
        <w:fldChar w:fldCharType="separate"/>
      </w:r>
      <w:r w:rsidR="00E47314" w:rsidRPr="00E47314">
        <w:rPr>
          <w:rFonts w:ascii="Calibri" w:eastAsia="宋体" w:hAnsi="Calibri" w:cs="Calibri"/>
          <w:noProof/>
          <w:vertAlign w:val="superscript"/>
        </w:rPr>
        <w:t>41</w:t>
      </w:r>
      <w:r w:rsidR="002E62F6">
        <w:rPr>
          <w:rFonts w:ascii="Calibri" w:eastAsia="宋体" w:hAnsi="Calibri" w:cs="Calibri"/>
        </w:rPr>
        <w:fldChar w:fldCharType="end"/>
      </w:r>
      <w:r w:rsidR="004A039C">
        <w:rPr>
          <w:rFonts w:ascii="Calibri" w:eastAsia="宋体" w:hAnsi="Calibri" w:cs="Calibri"/>
        </w:rPr>
        <w:t>.</w:t>
      </w:r>
    </w:p>
    <w:p w14:paraId="6091E972" w14:textId="4C1331BD" w:rsidR="00DC0C6F" w:rsidRDefault="007F0AA0" w:rsidP="00DC0C6F">
      <w:pPr>
        <w:jc w:val="center"/>
      </w:pPr>
      <w:commentRangeStart w:id="85"/>
      <w:commentRangeEnd w:id="85"/>
      <w:r>
        <w:rPr>
          <w:rStyle w:val="afc"/>
        </w:rPr>
        <w:commentReference w:id="85"/>
      </w:r>
      <w:r w:rsidR="00B748C3">
        <w:rPr>
          <w:noProof/>
        </w:rPr>
        <w:drawing>
          <wp:inline distT="0" distB="0" distL="0" distR="0" wp14:anchorId="1767F754" wp14:editId="7416D4DB">
            <wp:extent cx="5194187" cy="3672000"/>
            <wp:effectExtent l="0" t="0" r="698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94187" cy="3672000"/>
                    </a:xfrm>
                    <a:prstGeom prst="rect">
                      <a:avLst/>
                    </a:prstGeom>
                  </pic:spPr>
                </pic:pic>
              </a:graphicData>
            </a:graphic>
          </wp:inline>
        </w:drawing>
      </w:r>
    </w:p>
    <w:p w14:paraId="5734E8FB" w14:textId="667B7A25" w:rsidR="00DC0C6F" w:rsidRPr="00E95026" w:rsidRDefault="00D47607" w:rsidP="00B748C3">
      <w:pPr>
        <w:jc w:val="center"/>
      </w:pPr>
      <w:r>
        <w:rPr>
          <w:rFonts w:hint="eastAsia"/>
        </w:rPr>
        <w:lastRenderedPageBreak/>
        <w:t>(</w:t>
      </w:r>
      <w:r>
        <w:t>a)</w:t>
      </w:r>
    </w:p>
    <w:p w14:paraId="1A89E93C" w14:textId="77777777" w:rsidR="00DC0C6F" w:rsidRDefault="00DC0C6F" w:rsidP="005C37D1">
      <w:pPr>
        <w:jc w:val="center"/>
      </w:pPr>
      <w:r>
        <w:rPr>
          <w:noProof/>
        </w:rPr>
        <w:drawing>
          <wp:inline distT="0" distB="0" distL="0" distR="0" wp14:anchorId="0A6712EF" wp14:editId="2A123961">
            <wp:extent cx="4680000" cy="2807470"/>
            <wp:effectExtent l="0" t="0" r="6350" b="12065"/>
            <wp:docPr id="5" name="Chart 5">
              <a:extLst xmlns:a="http://schemas.openxmlformats.org/drawingml/2006/main">
                <a:ext uri="{FF2B5EF4-FFF2-40B4-BE49-F238E27FC236}">
                  <a16:creationId xmlns:a16="http://schemas.microsoft.com/office/drawing/2014/main" id="{A5C89A9A-2371-4D1C-A83E-0AE2B98B6ED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69D9EDC" w14:textId="14C8C6FD" w:rsidR="00D47607" w:rsidRDefault="00D47607" w:rsidP="00D47607">
      <w:pPr>
        <w:jc w:val="center"/>
      </w:pPr>
      <w:r>
        <w:rPr>
          <w:rFonts w:hint="eastAsia"/>
        </w:rPr>
        <w:t>(</w:t>
      </w:r>
      <w:r>
        <w:t>b)</w:t>
      </w:r>
    </w:p>
    <w:p w14:paraId="37C56AF4" w14:textId="623809E1" w:rsidR="00DC0C6F" w:rsidRDefault="00DC0C6F" w:rsidP="00DC0C6F">
      <w:r w:rsidRPr="001F002A">
        <w:t xml:space="preserve">Fig. </w:t>
      </w:r>
      <w:r>
        <w:t>4</w:t>
      </w:r>
      <w:r w:rsidRPr="001F002A">
        <w:t xml:space="preserve">. </w:t>
      </w:r>
      <w:r>
        <w:t>Feature ranking with ReliefF</w:t>
      </w:r>
      <w:del w:id="86" w:author="Peng, Hong" w:date="2020-03-30T13:51:00Z">
        <w:r w:rsidDel="00C83671">
          <w:delText xml:space="preserve"> algorithm</w:delText>
        </w:r>
      </w:del>
      <w:r>
        <w:t xml:space="preserve"> and model </w:t>
      </w:r>
      <w:commentRangeStart w:id="87"/>
      <w:r>
        <w:t>optimization</w:t>
      </w:r>
      <w:commentRangeEnd w:id="87"/>
      <w:r w:rsidR="00795B68">
        <w:rPr>
          <w:rStyle w:val="afc"/>
        </w:rPr>
        <w:commentReference w:id="87"/>
      </w:r>
      <w:ins w:id="88" w:author="Peng, Hong" w:date="2020-03-30T13:20:00Z">
        <w:r w:rsidR="00C60E6B">
          <w:t xml:space="preserve"> </w:t>
        </w:r>
      </w:ins>
      <w:ins w:id="89" w:author="Peng, Hong" w:date="2020-03-30T13:25:00Z">
        <w:r w:rsidR="0011365A">
          <w:t>under</w:t>
        </w:r>
      </w:ins>
      <w:ins w:id="90" w:author="Peng, Hong" w:date="2020-03-30T13:20:00Z">
        <w:r w:rsidR="00C60E6B">
          <w:t xml:space="preserve"> RF</w:t>
        </w:r>
      </w:ins>
      <w:ins w:id="91" w:author="Peng, Hong" w:date="2020-03-30T13:21:00Z">
        <w:r w:rsidR="00C60E6B">
          <w:t xml:space="preserve"> and SVM</w:t>
        </w:r>
      </w:ins>
      <w:r>
        <w:t>: (a) r</w:t>
      </w:r>
      <w:r w:rsidRPr="001F002A">
        <w:t>elative importance</w:t>
      </w:r>
      <w:r>
        <w:t xml:space="preserve"> of </w:t>
      </w:r>
      <w:r w:rsidR="00587F1C">
        <w:t xml:space="preserve">each </w:t>
      </w:r>
      <w:r w:rsidR="0011365A">
        <w:t>feature</w:t>
      </w:r>
      <w:r w:rsidRPr="001F002A">
        <w:t xml:space="preserve"> based on </w:t>
      </w:r>
      <w:r>
        <w:t xml:space="preserve">ReliefF; (b) cross-validation </w:t>
      </w:r>
      <w:r w:rsidR="00030101">
        <w:t xml:space="preserve">result </w:t>
      </w:r>
      <w:r w:rsidR="002107AE">
        <w:t>of</w:t>
      </w:r>
      <w:r w:rsidR="00030101">
        <w:t xml:space="preserve"> each </w:t>
      </w:r>
      <w:r>
        <w:t>classifier</w:t>
      </w:r>
      <w:r w:rsidR="00030101">
        <w:t xml:space="preserve"> based on RF and SVM</w:t>
      </w:r>
      <w:r>
        <w:t xml:space="preserve">. </w:t>
      </w:r>
      <w:del w:id="92" w:author="Peng, Hong" w:date="2020-03-30T14:25:00Z">
        <w:r w:rsidDel="00621E04">
          <w:delText xml:space="preserve">Both RF and SVM reached 100% accuracy during the training process with only top 4 features selected. Optimal </w:delText>
        </w:r>
      </w:del>
      <w:del w:id="93" w:author="Peng, Hong" w:date="2020-03-30T15:01:00Z">
        <w:r w:rsidDel="000160DC">
          <w:delText xml:space="preserve">hyperparameters </w:delText>
        </w:r>
      </w:del>
      <w:del w:id="94" w:author="Peng, Hong" w:date="2020-03-30T14:25:00Z">
        <w:r w:rsidDel="00621E04">
          <w:delText>achieved were</w:delText>
        </w:r>
      </w:del>
      <w:del w:id="95" w:author="Peng, Hong" w:date="2020-03-30T15:01:00Z">
        <w:r w:rsidDel="000160DC">
          <w:delText xml:space="preserve"> RF (max_depth=37, max_features = ‘auto’, n_estimators = 200</w:delText>
        </w:r>
      </w:del>
      <w:del w:id="96" w:author="Peng, Hong" w:date="2020-03-30T14:23:00Z">
        <w:r w:rsidDel="00BD79FA">
          <w:delText xml:space="preserve">). </w:delText>
        </w:r>
      </w:del>
      <w:del w:id="97" w:author="Peng, Hong" w:date="2020-03-30T15:01:00Z">
        <w:r w:rsidDel="000160DC">
          <w:delText>SVM (‘rbf’ kernel, with C value =1 and gamma value = 0.1).</w:delText>
        </w:r>
      </w:del>
    </w:p>
    <w:p w14:paraId="6B587961" w14:textId="1FEFF2A7" w:rsidR="00831499" w:rsidRPr="00BD79FA" w:rsidRDefault="00831499">
      <w:pPr>
        <w:jc w:val="both"/>
      </w:pPr>
    </w:p>
    <w:p w14:paraId="45547F61" w14:textId="5D75E8CE" w:rsidR="004E0E8B" w:rsidRDefault="00E84870" w:rsidP="000A1A80">
      <w:pPr>
        <w:jc w:val="both"/>
      </w:pPr>
      <w:r>
        <w:t xml:space="preserve">While </w:t>
      </w:r>
      <w:r w:rsidR="00DF2B63">
        <w:t xml:space="preserve">cross-validation </w:t>
      </w:r>
      <w:ins w:id="98" w:author="Peng, Hong" w:date="2020-03-30T14:40:00Z">
        <w:r w:rsidR="004E0E8B">
          <w:t>with</w:t>
        </w:r>
      </w:ins>
      <w:ins w:id="99" w:author="Peng, Hong" w:date="2020-03-30T14:41:00Z">
        <w:r w:rsidR="004E0E8B">
          <w:t>in</w:t>
        </w:r>
      </w:ins>
      <w:ins w:id="100" w:author="Peng, Hong" w:date="2020-03-30T14:40:00Z">
        <w:r w:rsidR="004E0E8B">
          <w:t xml:space="preserve"> a dataset </w:t>
        </w:r>
      </w:ins>
      <w:ins w:id="101" w:author="Peng, Hong" w:date="2020-03-30T14:50:00Z">
        <w:r w:rsidR="000F2046">
          <w:t>could</w:t>
        </w:r>
      </w:ins>
      <w:del w:id="102" w:author="Peng, Hong" w:date="2020-03-30T14:35:00Z">
        <w:r w:rsidR="00F9405B" w:rsidDel="004E0E8B">
          <w:delText>was applied</w:delText>
        </w:r>
        <w:r w:rsidR="00DF2B63" w:rsidDel="004E0E8B">
          <w:delText xml:space="preserve"> to</w:delText>
        </w:r>
      </w:del>
      <w:r w:rsidR="00DF2B63">
        <w:t xml:space="preserve">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del w:id="103" w:author="Peng, Hong" w:date="2020-03-30T14:38:00Z">
        <w:r w:rsidR="009305BE" w:rsidDel="004E0E8B">
          <w:delText>modeling</w:delText>
        </w:r>
      </w:del>
      <w:del w:id="104" w:author="Peng, Hong" w:date="2020-03-30T14:36:00Z">
        <w:r w:rsidR="00D62168" w:rsidDel="004E0E8B">
          <w:delText xml:space="preserve"> with</w:delText>
        </w:r>
        <w:r w:rsidR="00B0420E" w:rsidDel="004E0E8B">
          <w:delText>in the</w:delText>
        </w:r>
        <w:r w:rsidR="00D62168" w:rsidDel="004E0E8B">
          <w:delText xml:space="preserve"> training</w:delText>
        </w:r>
        <w:commentRangeStart w:id="105"/>
        <w:r w:rsidR="00D62168" w:rsidDel="004E0E8B">
          <w:delText xml:space="preserve"> set</w:delText>
        </w:r>
      </w:del>
      <w:ins w:id="106" w:author="Peng, Hong" w:date="2020-03-30T16:01:00Z">
        <w:r w:rsidR="00CF4921">
          <w:t>the built model</w:t>
        </w:r>
      </w:ins>
      <w:r w:rsidR="00D62168">
        <w:t>,</w:t>
      </w:r>
      <w:commentRangeEnd w:id="105"/>
      <w:r w:rsidR="00406617">
        <w:rPr>
          <w:rStyle w:val="afc"/>
        </w:rPr>
        <w:commentReference w:id="105"/>
      </w:r>
      <w:r w:rsidR="009305BE">
        <w:t xml:space="preserve"> </w:t>
      </w:r>
      <w:r w:rsidR="0093188D">
        <w:t>it</w:t>
      </w:r>
      <w:r w:rsidR="008235B9">
        <w:t xml:space="preserve"> lacks the ability to </w:t>
      </w:r>
      <w:r w:rsidR="00DA7288">
        <w:t xml:space="preserve">represent the future working situation of </w:t>
      </w:r>
      <w:r w:rsidR="000B1B9D">
        <w:t xml:space="preserve">the </w:t>
      </w:r>
      <w:r w:rsidR="002D573C">
        <w:t xml:space="preserve">particular </w:t>
      </w:r>
      <w:r w:rsidR="00431DBA">
        <w:t xml:space="preserve">prediction </w:t>
      </w:r>
      <w:commentRangeStart w:id="107"/>
      <w:commentRangeStart w:id="108"/>
      <w:r w:rsidR="00431DBA">
        <w:t>model</w:t>
      </w:r>
      <w:r w:rsidR="00C37C26">
        <w:fldChar w:fldCharType="begin" w:fldLock="1"/>
      </w:r>
      <w:r w:rsidR="00E47314">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2&lt;/sup&gt;","plainTextFormattedCitation":"42","previouslyFormattedCitation":"&lt;sup&gt;43&lt;/sup&gt;"},"properties":{"noteIndex":0},"schema":"https://github.com/citation-style-language/schema/raw/master/csl-citation.json"}</w:instrText>
      </w:r>
      <w:r w:rsidR="00C37C26">
        <w:fldChar w:fldCharType="separate"/>
      </w:r>
      <w:r w:rsidR="00E47314" w:rsidRPr="00E47314">
        <w:rPr>
          <w:noProof/>
          <w:vertAlign w:val="superscript"/>
        </w:rPr>
        <w:t>42</w:t>
      </w:r>
      <w:r w:rsidR="00C37C26">
        <w:fldChar w:fldCharType="end"/>
      </w:r>
      <w:commentRangeEnd w:id="107"/>
      <w:r w:rsidR="00E73410">
        <w:rPr>
          <w:rStyle w:val="afc"/>
        </w:rPr>
        <w:commentReference w:id="107"/>
      </w:r>
      <w:commentRangeEnd w:id="108"/>
      <w:r w:rsidR="00406617">
        <w:rPr>
          <w:rStyle w:val="afc"/>
        </w:rPr>
        <w:commentReference w:id="108"/>
      </w:r>
      <w:r w:rsidR="0008257C">
        <w:t>.</w:t>
      </w:r>
      <w:r w:rsidR="00610F95">
        <w:t xml:space="preserve"> </w:t>
      </w:r>
      <w:r w:rsidR="0008257C">
        <w:t xml:space="preserve">According to the Principle of </w:t>
      </w:r>
      <w:r w:rsidR="00CA2BA4">
        <w:t>Proper Validation</w:t>
      </w:r>
      <w:r w:rsidR="00610F95">
        <w:t xml:space="preserve"> (PPV)</w:t>
      </w:r>
      <w:r w:rsidR="00CA2BA4">
        <w:fldChar w:fldCharType="begin" w:fldLock="1"/>
      </w:r>
      <w:r w:rsidR="00E47314">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2&lt;/sup&gt;","plainTextFormattedCitation":"42","previouslyFormattedCitation":"&lt;sup&gt;43&lt;/sup&gt;"},"properties":{"noteIndex":0},"schema":"https://github.com/citation-style-language/schema/raw/master/csl-citation.json"}</w:instrText>
      </w:r>
      <w:r w:rsidR="00CA2BA4">
        <w:fldChar w:fldCharType="separate"/>
      </w:r>
      <w:r w:rsidR="00E47314" w:rsidRPr="00E47314">
        <w:rPr>
          <w:noProof/>
          <w:vertAlign w:val="superscript"/>
        </w:rPr>
        <w:t>42</w:t>
      </w:r>
      <w:r w:rsidR="00CA2BA4">
        <w:fldChar w:fldCharType="end"/>
      </w:r>
      <w:r w:rsidR="00CA2BA4">
        <w:t xml:space="preserve">, independent </w:t>
      </w:r>
      <w:r w:rsidR="00F66288">
        <w:t>validation</w:t>
      </w:r>
      <w:r w:rsidR="00061B6C">
        <w:t xml:space="preserve"> using</w:t>
      </w:r>
      <w:r w:rsidR="0034007A">
        <w:t xml:space="preserve"> </w:t>
      </w:r>
      <w:r w:rsidR="00CA2BA4">
        <w:t xml:space="preserve">a </w:t>
      </w:r>
      <w:r w:rsidR="001239DA">
        <w:t>separate dataset</w:t>
      </w:r>
      <w:del w:id="109" w:author="Peng, Hong" w:date="2020-03-30T15:56:00Z">
        <w:r w:rsidR="001239DA" w:rsidDel="00CF4921">
          <w:delText xml:space="preserve"> </w:delText>
        </w:r>
      </w:del>
      <w:del w:id="110" w:author="Peng, Hong" w:date="2020-03-30T14:33:00Z">
        <w:r w:rsidR="00CA2BA4" w:rsidDel="004E0E8B">
          <w:delText xml:space="preserve"> </w:delText>
        </w:r>
        <w:commentRangeStart w:id="111"/>
        <w:r w:rsidR="001239DA" w:rsidDel="004E0E8B">
          <w:rPr>
            <w:rFonts w:hint="eastAsia"/>
          </w:rPr>
          <w:delText>(</w:delText>
        </w:r>
      </w:del>
      <w:del w:id="112" w:author="Peng, Hong" w:date="2020-03-30T15:56:00Z">
        <w:r w:rsidR="0034007A" w:rsidDel="00CF4921">
          <w:delText>test</w:delText>
        </w:r>
        <w:r w:rsidR="009A3201" w:rsidDel="00CF4921">
          <w:delText>ing set</w:delText>
        </w:r>
      </w:del>
      <w:del w:id="113" w:author="Peng, Hong" w:date="2020-03-30T14:33:00Z">
        <w:r w:rsidR="001239DA" w:rsidDel="004E0E8B">
          <w:delText>)</w:delText>
        </w:r>
      </w:del>
      <w:del w:id="114" w:author="Peng, Hong" w:date="2020-03-30T15:57:00Z">
        <w:r w:rsidR="004F7610" w:rsidDel="00CF4921">
          <w:delText>,</w:delText>
        </w:r>
      </w:del>
      <w:commentRangeEnd w:id="111"/>
      <w:r w:rsidR="008121B2">
        <w:rPr>
          <w:rStyle w:val="afc"/>
        </w:rPr>
        <w:commentReference w:id="111"/>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E47314">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2&lt;/sup&gt;","plainTextFormattedCitation":"42","previouslyFormattedCitation":"&lt;sup&gt;43&lt;/sup&gt;"},"properties":{"noteIndex":0},"schema":"https://github.com/citation-style-language/schema/raw/master/csl-citation.json"}</w:instrText>
      </w:r>
      <w:r w:rsidR="00B23251">
        <w:fldChar w:fldCharType="separate"/>
      </w:r>
      <w:r w:rsidR="00E47314" w:rsidRPr="00E47314">
        <w:rPr>
          <w:noProof/>
          <w:vertAlign w:val="superscript"/>
        </w:rPr>
        <w:t>42</w:t>
      </w:r>
      <w:r w:rsidR="00B23251">
        <w:fldChar w:fldCharType="end"/>
      </w:r>
      <w:r w:rsidR="006E22F5">
        <w:t xml:space="preserve"> for model </w:t>
      </w:r>
      <w:commentRangeStart w:id="115"/>
      <w:r w:rsidR="006E22F5">
        <w:t>assessment</w:t>
      </w:r>
      <w:commentRangeEnd w:id="115"/>
      <w:r w:rsidR="00A82420">
        <w:rPr>
          <w:rStyle w:val="afc"/>
        </w:rPr>
        <w:commentReference w:id="115"/>
      </w:r>
      <w:r w:rsidR="00B23251">
        <w:t>.</w:t>
      </w:r>
      <w:r w:rsidR="004A039C">
        <w:t xml:space="preserve"> </w:t>
      </w:r>
      <w:r w:rsidR="00156957">
        <w:t xml:space="preserve">In our study, </w:t>
      </w:r>
      <w:r w:rsidR="00CF4921">
        <w:t xml:space="preserve">independent validation was conducted using the testing set </w:t>
      </w:r>
      <w:r w:rsidR="00156957">
        <w:t>and the</w:t>
      </w:r>
      <w:r w:rsidR="00CF4921">
        <w:t xml:space="preserve"> </w:t>
      </w:r>
      <w:r w:rsidR="00BB741E">
        <w:t>result is shown</w:t>
      </w:r>
      <w:r w:rsidR="00A96C67">
        <w:t xml:space="preserve"> in table 2</w:t>
      </w:r>
      <w:r w:rsidR="001831A1">
        <w:t>.</w:t>
      </w:r>
      <w:r w:rsidR="001C5F13">
        <w:t xml:space="preserve"> </w:t>
      </w:r>
      <w:r w:rsidR="00F3530F">
        <w:t>B</w:t>
      </w:r>
      <w:r w:rsidR="000A1A80">
        <w:t>oth classifiers (</w:t>
      </w:r>
      <w:ins w:id="116" w:author="Peng, Hong" w:date="2020-03-30T15:40:00Z">
        <w:r w:rsidR="00F3530F">
          <w:t xml:space="preserve">RF and </w:t>
        </w:r>
      </w:ins>
      <w:r w:rsidR="000A1A80">
        <w:t xml:space="preserve">SVM) could </w:t>
      </w:r>
      <w:r w:rsidR="00CF4921">
        <w:t xml:space="preserve">predict </w:t>
      </w:r>
      <w:r w:rsidR="000A1A80">
        <w:t xml:space="preserve">the geographical </w:t>
      </w:r>
      <w:r w:rsidR="00CF4921">
        <w:t xml:space="preserve">origins </w:t>
      </w:r>
      <w:r w:rsidR="000A1A80">
        <w:t xml:space="preserve">of all six types of </w:t>
      </w:r>
      <w:r w:rsidR="00F3530F">
        <w:t xml:space="preserve">Chinese </w:t>
      </w:r>
      <w:r w:rsidR="000A1A80">
        <w:t xml:space="preserve">GI rice with 100% accuracy. </w:t>
      </w:r>
      <w:r w:rsidR="00F3530F">
        <w:t>The result demonstrated</w:t>
      </w:r>
      <w:r w:rsidR="000A1A80">
        <w:t xml:space="preserve"> the </w:t>
      </w:r>
      <w:r w:rsidR="00156957">
        <w:t xml:space="preserve">effectiveness </w:t>
      </w:r>
      <w:r w:rsidR="000A1A80">
        <w:t>of the framework established</w:t>
      </w:r>
      <w:r w:rsidR="00E576D3">
        <w:t xml:space="preserve"> </w:t>
      </w:r>
      <w:r w:rsidR="00E576D3">
        <w:rPr>
          <w:rFonts w:hint="eastAsia"/>
        </w:rPr>
        <w:t>in</w:t>
      </w:r>
      <w:r w:rsidR="00E576D3">
        <w:t xml:space="preserve"> this study</w:t>
      </w:r>
      <w:r w:rsidR="000A1A80">
        <w:t xml:space="preserve">, especially in constructing reliable prediction models while simultaneously </w:t>
      </w:r>
      <w:r w:rsidR="00156957">
        <w:t xml:space="preserve">identifying </w:t>
      </w:r>
      <w:r w:rsidR="000A1A80">
        <w:t>potential biomarkers responsible for the differentiation.</w:t>
      </w:r>
    </w:p>
    <w:p w14:paraId="19B295BD" w14:textId="02D71F7E" w:rsidR="004E0E8B" w:rsidRDefault="004E0E8B" w:rsidP="004E0E8B">
      <w:r>
        <w:t xml:space="preserve">Table 2: </w:t>
      </w:r>
      <w:r w:rsidR="00945232">
        <w:t xml:space="preserve">Confusion </w:t>
      </w:r>
      <w:r>
        <w:t xml:space="preserve">matrix </w:t>
      </w:r>
      <w:r w:rsidR="00945232">
        <w:t xml:space="preserve">for </w:t>
      </w:r>
      <w:r>
        <w:t xml:space="preserve">independent validation </w:t>
      </w:r>
      <w:r w:rsidR="00945232">
        <w:t xml:space="preserve">using </w:t>
      </w:r>
      <w:r w:rsidR="00A82420">
        <w:t xml:space="preserve">the </w:t>
      </w:r>
      <w:r w:rsidR="00945232">
        <w:t>testing set</w:t>
      </w:r>
      <w:r>
        <w:t>.</w:t>
      </w:r>
    </w:p>
    <w:tbl>
      <w:tblPr>
        <w:tblW w:w="8730" w:type="dxa"/>
        <w:jc w:val="center"/>
        <w:tblLook w:val="04A0" w:firstRow="1" w:lastRow="0" w:firstColumn="1" w:lastColumn="0" w:noHBand="0" w:noVBand="1"/>
      </w:tblPr>
      <w:tblGrid>
        <w:gridCol w:w="2000"/>
        <w:gridCol w:w="1254"/>
        <w:gridCol w:w="1427"/>
        <w:gridCol w:w="932"/>
        <w:gridCol w:w="892"/>
        <w:gridCol w:w="908"/>
        <w:gridCol w:w="900"/>
        <w:gridCol w:w="900"/>
      </w:tblGrid>
      <w:tr w:rsidR="002018F2" w:rsidRPr="00EA7DFC" w14:paraId="54CB7A74" w14:textId="77777777" w:rsidTr="002018F2">
        <w:trPr>
          <w:trHeight w:val="300"/>
          <w:jc w:val="center"/>
        </w:trPr>
        <w:tc>
          <w:tcPr>
            <w:tcW w:w="2000" w:type="dxa"/>
            <w:vMerge w:val="restart"/>
            <w:tcBorders>
              <w:top w:val="single" w:sz="18" w:space="0" w:color="auto"/>
              <w:left w:val="nil"/>
              <w:right w:val="nil"/>
            </w:tcBorders>
            <w:shd w:val="clear" w:color="auto" w:fill="auto"/>
            <w:noWrap/>
            <w:vAlign w:val="center"/>
            <w:hideMark/>
          </w:tcPr>
          <w:p w14:paraId="73273A17" w14:textId="77777777"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Classifier</w:t>
            </w:r>
          </w:p>
        </w:tc>
        <w:tc>
          <w:tcPr>
            <w:tcW w:w="1254" w:type="dxa"/>
            <w:vMerge w:val="restart"/>
            <w:tcBorders>
              <w:top w:val="single" w:sz="18" w:space="0" w:color="auto"/>
              <w:left w:val="nil"/>
              <w:right w:val="nil"/>
            </w:tcBorders>
            <w:shd w:val="clear" w:color="auto" w:fill="auto"/>
            <w:noWrap/>
            <w:vAlign w:val="center"/>
            <w:hideMark/>
          </w:tcPr>
          <w:p w14:paraId="42EC7AAB" w14:textId="77777777"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redicted</w:t>
            </w:r>
          </w:p>
        </w:tc>
        <w:tc>
          <w:tcPr>
            <w:tcW w:w="5476" w:type="dxa"/>
            <w:gridSpan w:val="6"/>
            <w:tcBorders>
              <w:top w:val="single" w:sz="18" w:space="0" w:color="auto"/>
              <w:left w:val="nil"/>
              <w:bottom w:val="single" w:sz="8" w:space="0" w:color="auto"/>
              <w:right w:val="nil"/>
            </w:tcBorders>
            <w:shd w:val="clear" w:color="auto" w:fill="auto"/>
            <w:noWrap/>
            <w:vAlign w:val="bottom"/>
            <w:hideMark/>
          </w:tcPr>
          <w:p w14:paraId="052AC4C5" w14:textId="77777777"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Reference</w:t>
            </w:r>
          </w:p>
        </w:tc>
      </w:tr>
      <w:tr w:rsidR="002018F2" w:rsidRPr="00EA7DFC" w14:paraId="5B9A1425" w14:textId="77777777" w:rsidTr="009B17FF">
        <w:trPr>
          <w:trHeight w:val="300"/>
          <w:jc w:val="center"/>
        </w:trPr>
        <w:tc>
          <w:tcPr>
            <w:tcW w:w="2000" w:type="dxa"/>
            <w:vMerge/>
            <w:tcBorders>
              <w:left w:val="nil"/>
              <w:bottom w:val="single" w:sz="8" w:space="0" w:color="auto"/>
              <w:right w:val="nil"/>
            </w:tcBorders>
            <w:shd w:val="clear" w:color="auto" w:fill="auto"/>
            <w:noWrap/>
            <w:vAlign w:val="bottom"/>
            <w:hideMark/>
          </w:tcPr>
          <w:p w14:paraId="1D259985" w14:textId="77777777" w:rsidR="002018F2" w:rsidRPr="00EA7DFC" w:rsidRDefault="002018F2" w:rsidP="004E18C5">
            <w:pPr>
              <w:spacing w:after="0" w:line="240" w:lineRule="auto"/>
              <w:jc w:val="center"/>
              <w:rPr>
                <w:rFonts w:ascii="Calibri" w:eastAsia="Times New Roman" w:hAnsi="Calibri" w:cs="Calibri"/>
                <w:color w:val="000000"/>
              </w:rPr>
            </w:pPr>
          </w:p>
        </w:tc>
        <w:tc>
          <w:tcPr>
            <w:tcW w:w="1254" w:type="dxa"/>
            <w:vMerge/>
            <w:tcBorders>
              <w:left w:val="nil"/>
              <w:bottom w:val="single" w:sz="8" w:space="0" w:color="auto"/>
              <w:right w:val="nil"/>
            </w:tcBorders>
            <w:shd w:val="clear" w:color="auto" w:fill="auto"/>
            <w:noWrap/>
            <w:vAlign w:val="bottom"/>
            <w:hideMark/>
          </w:tcPr>
          <w:p w14:paraId="467F53F0" w14:textId="77777777" w:rsidR="002018F2" w:rsidRPr="002018F2" w:rsidRDefault="002018F2" w:rsidP="004E18C5">
            <w:pPr>
              <w:spacing w:after="0" w:line="240" w:lineRule="auto"/>
              <w:jc w:val="center"/>
              <w:rPr>
                <w:rFonts w:ascii="Times New Roman" w:hAnsi="Times New Roman" w:cs="Times New Roman"/>
                <w:sz w:val="20"/>
                <w:szCs w:val="20"/>
              </w:rPr>
            </w:pPr>
          </w:p>
        </w:tc>
        <w:tc>
          <w:tcPr>
            <w:tcW w:w="944" w:type="dxa"/>
            <w:tcBorders>
              <w:top w:val="single" w:sz="8" w:space="0" w:color="auto"/>
              <w:left w:val="nil"/>
              <w:bottom w:val="single" w:sz="8" w:space="0" w:color="auto"/>
              <w:right w:val="nil"/>
            </w:tcBorders>
            <w:shd w:val="clear" w:color="auto" w:fill="auto"/>
            <w:noWrap/>
            <w:vAlign w:val="bottom"/>
            <w:hideMark/>
          </w:tcPr>
          <w:p w14:paraId="1DC4091D" w14:textId="5E0F4AEC"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GG</w:t>
            </w:r>
            <w:ins w:id="117" w:author="Peng, Hong" w:date="2020-03-30T15:29:00Z">
              <w:r>
                <w:rPr>
                  <w:rFonts w:ascii="Calibri" w:eastAsia="Times New Roman" w:hAnsi="Calibri" w:cs="Calibri"/>
                  <w:color w:val="000000"/>
                </w:rPr>
                <w:t xml:space="preserve"> (3)</w:t>
              </w:r>
            </w:ins>
          </w:p>
        </w:tc>
        <w:tc>
          <w:tcPr>
            <w:tcW w:w="932" w:type="dxa"/>
            <w:tcBorders>
              <w:top w:val="single" w:sz="8" w:space="0" w:color="auto"/>
              <w:left w:val="nil"/>
              <w:bottom w:val="single" w:sz="8" w:space="0" w:color="auto"/>
              <w:right w:val="nil"/>
            </w:tcBorders>
            <w:shd w:val="clear" w:color="auto" w:fill="auto"/>
            <w:noWrap/>
            <w:vAlign w:val="bottom"/>
            <w:hideMark/>
          </w:tcPr>
          <w:p w14:paraId="049E58BC" w14:textId="5E88CF3F"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JS</w:t>
            </w:r>
            <w:ins w:id="118" w:author="Peng, Hong" w:date="2020-03-30T15:29:00Z">
              <w:r>
                <w:rPr>
                  <w:rFonts w:ascii="Calibri" w:eastAsia="Times New Roman" w:hAnsi="Calibri" w:cs="Calibri"/>
                  <w:color w:val="000000"/>
                </w:rPr>
                <w:t xml:space="preserve"> (4)</w:t>
              </w:r>
            </w:ins>
          </w:p>
        </w:tc>
        <w:tc>
          <w:tcPr>
            <w:tcW w:w="892" w:type="dxa"/>
            <w:tcBorders>
              <w:top w:val="single" w:sz="8" w:space="0" w:color="auto"/>
              <w:left w:val="nil"/>
              <w:bottom w:val="single" w:sz="8" w:space="0" w:color="auto"/>
              <w:right w:val="nil"/>
            </w:tcBorders>
            <w:shd w:val="clear" w:color="auto" w:fill="auto"/>
            <w:noWrap/>
            <w:vAlign w:val="bottom"/>
            <w:hideMark/>
          </w:tcPr>
          <w:p w14:paraId="49BEC471" w14:textId="1A3AB08F"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1</w:t>
            </w:r>
            <w:ins w:id="119" w:author="Peng, Hong" w:date="2020-03-30T15:29:00Z">
              <w:r>
                <w:rPr>
                  <w:rFonts w:ascii="Calibri" w:eastAsia="Times New Roman" w:hAnsi="Calibri" w:cs="Calibri"/>
                  <w:color w:val="000000"/>
                </w:rPr>
                <w:t xml:space="preserve"> (7)</w:t>
              </w:r>
            </w:ins>
          </w:p>
        </w:tc>
        <w:tc>
          <w:tcPr>
            <w:tcW w:w="908" w:type="dxa"/>
            <w:tcBorders>
              <w:top w:val="single" w:sz="8" w:space="0" w:color="auto"/>
              <w:left w:val="nil"/>
              <w:bottom w:val="single" w:sz="8" w:space="0" w:color="auto"/>
              <w:right w:val="nil"/>
            </w:tcBorders>
            <w:shd w:val="clear" w:color="auto" w:fill="auto"/>
            <w:noWrap/>
            <w:vAlign w:val="bottom"/>
            <w:hideMark/>
          </w:tcPr>
          <w:p w14:paraId="3682F9F8" w14:textId="0093560B"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2</w:t>
            </w:r>
            <w:ins w:id="120" w:author="Peng, Hong" w:date="2020-03-30T15:29:00Z">
              <w:r>
                <w:rPr>
                  <w:rFonts w:ascii="Calibri" w:eastAsia="Times New Roman" w:hAnsi="Calibri" w:cs="Calibri"/>
                  <w:color w:val="000000"/>
                </w:rPr>
                <w:t xml:space="preserve"> (4)</w:t>
              </w:r>
            </w:ins>
          </w:p>
        </w:tc>
        <w:tc>
          <w:tcPr>
            <w:tcW w:w="900" w:type="dxa"/>
            <w:tcBorders>
              <w:top w:val="single" w:sz="8" w:space="0" w:color="auto"/>
              <w:left w:val="nil"/>
              <w:bottom w:val="single" w:sz="8" w:space="0" w:color="auto"/>
              <w:right w:val="nil"/>
            </w:tcBorders>
            <w:shd w:val="clear" w:color="auto" w:fill="auto"/>
            <w:noWrap/>
            <w:vAlign w:val="bottom"/>
            <w:hideMark/>
          </w:tcPr>
          <w:p w14:paraId="59BC6D8B" w14:textId="04353EA4"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SY</w:t>
            </w:r>
            <w:ins w:id="121" w:author="Peng, Hong" w:date="2020-03-30T15:29:00Z">
              <w:r>
                <w:rPr>
                  <w:rFonts w:ascii="Calibri" w:eastAsia="Times New Roman" w:hAnsi="Calibri" w:cs="Calibri"/>
                  <w:color w:val="000000"/>
                </w:rPr>
                <w:t xml:space="preserve"> (4)</w:t>
              </w:r>
            </w:ins>
          </w:p>
        </w:tc>
        <w:tc>
          <w:tcPr>
            <w:tcW w:w="900" w:type="dxa"/>
            <w:tcBorders>
              <w:top w:val="single" w:sz="8" w:space="0" w:color="auto"/>
              <w:left w:val="nil"/>
              <w:bottom w:val="single" w:sz="8" w:space="0" w:color="auto"/>
              <w:right w:val="nil"/>
            </w:tcBorders>
            <w:shd w:val="clear" w:color="auto" w:fill="auto"/>
            <w:noWrap/>
            <w:vAlign w:val="bottom"/>
            <w:hideMark/>
          </w:tcPr>
          <w:p w14:paraId="2CC34E28" w14:textId="02DA4760"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WC</w:t>
            </w:r>
            <w:ins w:id="122" w:author="Peng, Hong" w:date="2020-03-30T15:29:00Z">
              <w:r>
                <w:rPr>
                  <w:rFonts w:ascii="Calibri" w:eastAsia="Times New Roman" w:hAnsi="Calibri" w:cs="Calibri"/>
                  <w:color w:val="000000"/>
                </w:rPr>
                <w:t xml:space="preserve"> (4)</w:t>
              </w:r>
            </w:ins>
          </w:p>
        </w:tc>
      </w:tr>
      <w:tr w:rsidR="004E0E8B" w:rsidRPr="00EA7DFC" w14:paraId="59C2D2AB" w14:textId="77777777" w:rsidTr="009B17FF">
        <w:trPr>
          <w:trHeight w:val="300"/>
          <w:jc w:val="center"/>
        </w:trPr>
        <w:tc>
          <w:tcPr>
            <w:tcW w:w="2000" w:type="dxa"/>
            <w:vMerge w:val="restart"/>
            <w:tcBorders>
              <w:top w:val="single" w:sz="8" w:space="0" w:color="auto"/>
              <w:left w:val="nil"/>
              <w:bottom w:val="nil"/>
              <w:right w:val="nil"/>
            </w:tcBorders>
            <w:shd w:val="clear" w:color="auto" w:fill="auto"/>
            <w:noWrap/>
            <w:hideMark/>
          </w:tcPr>
          <w:p w14:paraId="4103B173"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ReliefF</w:t>
            </w:r>
            <w:r>
              <w:rPr>
                <w:rFonts w:ascii="Calibri" w:eastAsia="Times New Roman" w:hAnsi="Calibri" w:cs="Calibri"/>
                <w:color w:val="000000"/>
              </w:rPr>
              <w:t xml:space="preserve"> </w:t>
            </w:r>
            <w:r w:rsidRPr="00EA7DFC">
              <w:rPr>
                <w:rFonts w:ascii="Calibri" w:eastAsia="Times New Roman" w:hAnsi="Calibri" w:cs="Calibri"/>
                <w:color w:val="000000"/>
              </w:rPr>
              <w:t>+</w:t>
            </w:r>
            <w:r>
              <w:rPr>
                <w:rFonts w:ascii="Calibri" w:eastAsia="Times New Roman" w:hAnsi="Calibri" w:cs="Calibri"/>
                <w:color w:val="000000"/>
              </w:rPr>
              <w:t xml:space="preserve"> </w:t>
            </w:r>
            <w:r w:rsidRPr="00EA7DFC">
              <w:rPr>
                <w:rFonts w:ascii="Calibri" w:eastAsia="Times New Roman" w:hAnsi="Calibri" w:cs="Calibri"/>
                <w:color w:val="000000"/>
              </w:rPr>
              <w:t>RF</w:t>
            </w:r>
          </w:p>
        </w:tc>
        <w:tc>
          <w:tcPr>
            <w:tcW w:w="1254" w:type="dxa"/>
            <w:tcBorders>
              <w:top w:val="single" w:sz="8" w:space="0" w:color="auto"/>
              <w:left w:val="nil"/>
              <w:bottom w:val="nil"/>
              <w:right w:val="nil"/>
            </w:tcBorders>
            <w:shd w:val="clear" w:color="auto" w:fill="auto"/>
            <w:noWrap/>
            <w:vAlign w:val="bottom"/>
            <w:hideMark/>
          </w:tcPr>
          <w:p w14:paraId="45BB52BB"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GG</w:t>
            </w:r>
          </w:p>
        </w:tc>
        <w:tc>
          <w:tcPr>
            <w:tcW w:w="944" w:type="dxa"/>
            <w:tcBorders>
              <w:top w:val="single" w:sz="8" w:space="0" w:color="auto"/>
              <w:left w:val="nil"/>
              <w:bottom w:val="nil"/>
              <w:right w:val="nil"/>
            </w:tcBorders>
            <w:shd w:val="clear" w:color="000000" w:fill="A9D08E"/>
            <w:noWrap/>
            <w:vAlign w:val="bottom"/>
            <w:hideMark/>
          </w:tcPr>
          <w:p w14:paraId="3E61B47D" w14:textId="77777777" w:rsidR="004E0E8B" w:rsidRPr="00EA7DFC" w:rsidRDefault="004E0E8B" w:rsidP="004E18C5">
            <w:pPr>
              <w:spacing w:after="0" w:line="240" w:lineRule="auto"/>
              <w:jc w:val="center"/>
              <w:rPr>
                <w:rFonts w:ascii="Calibri" w:eastAsia="Times New Roman" w:hAnsi="Calibri" w:cs="Calibri"/>
              </w:rPr>
            </w:pPr>
            <w:commentRangeStart w:id="123"/>
            <w:commentRangeStart w:id="124"/>
            <w:r w:rsidRPr="00EA7DFC">
              <w:rPr>
                <w:rFonts w:ascii="Calibri" w:eastAsia="Times New Roman" w:hAnsi="Calibri" w:cs="Calibri"/>
              </w:rPr>
              <w:t>3</w:t>
            </w:r>
            <w:commentRangeEnd w:id="123"/>
            <w:r>
              <w:rPr>
                <w:rStyle w:val="afc"/>
              </w:rPr>
              <w:commentReference w:id="123"/>
            </w:r>
            <w:commentRangeEnd w:id="124"/>
            <w:r w:rsidR="00DF53F2">
              <w:rPr>
                <w:rStyle w:val="afc"/>
              </w:rPr>
              <w:commentReference w:id="124"/>
            </w:r>
          </w:p>
        </w:tc>
        <w:tc>
          <w:tcPr>
            <w:tcW w:w="932" w:type="dxa"/>
            <w:tcBorders>
              <w:top w:val="single" w:sz="8" w:space="0" w:color="auto"/>
              <w:left w:val="nil"/>
              <w:bottom w:val="nil"/>
              <w:right w:val="nil"/>
            </w:tcBorders>
            <w:shd w:val="clear" w:color="auto" w:fill="auto"/>
            <w:noWrap/>
            <w:vAlign w:val="bottom"/>
            <w:hideMark/>
          </w:tcPr>
          <w:p w14:paraId="4555F01C"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single" w:sz="8" w:space="0" w:color="auto"/>
              <w:left w:val="nil"/>
              <w:bottom w:val="nil"/>
              <w:right w:val="nil"/>
            </w:tcBorders>
            <w:shd w:val="clear" w:color="auto" w:fill="auto"/>
            <w:noWrap/>
            <w:vAlign w:val="bottom"/>
            <w:hideMark/>
          </w:tcPr>
          <w:p w14:paraId="0CE92DB4"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single" w:sz="8" w:space="0" w:color="auto"/>
              <w:left w:val="nil"/>
              <w:bottom w:val="nil"/>
              <w:right w:val="nil"/>
            </w:tcBorders>
            <w:shd w:val="clear" w:color="auto" w:fill="auto"/>
            <w:noWrap/>
            <w:vAlign w:val="bottom"/>
            <w:hideMark/>
          </w:tcPr>
          <w:p w14:paraId="688B097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single" w:sz="8" w:space="0" w:color="auto"/>
              <w:left w:val="nil"/>
              <w:bottom w:val="nil"/>
              <w:right w:val="nil"/>
            </w:tcBorders>
            <w:shd w:val="clear" w:color="auto" w:fill="auto"/>
            <w:noWrap/>
            <w:vAlign w:val="bottom"/>
            <w:hideMark/>
          </w:tcPr>
          <w:p w14:paraId="38F6E11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single" w:sz="8" w:space="0" w:color="auto"/>
              <w:left w:val="nil"/>
              <w:bottom w:val="nil"/>
              <w:right w:val="nil"/>
            </w:tcBorders>
            <w:shd w:val="clear" w:color="auto" w:fill="auto"/>
            <w:noWrap/>
            <w:vAlign w:val="bottom"/>
            <w:hideMark/>
          </w:tcPr>
          <w:p w14:paraId="7226E8E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16208678" w14:textId="77777777" w:rsidTr="009B17FF">
        <w:trPr>
          <w:trHeight w:val="300"/>
          <w:jc w:val="center"/>
        </w:trPr>
        <w:tc>
          <w:tcPr>
            <w:tcW w:w="2000" w:type="dxa"/>
            <w:vMerge/>
            <w:tcBorders>
              <w:top w:val="nil"/>
              <w:left w:val="nil"/>
              <w:bottom w:val="nil"/>
              <w:right w:val="nil"/>
            </w:tcBorders>
            <w:vAlign w:val="center"/>
            <w:hideMark/>
          </w:tcPr>
          <w:p w14:paraId="2218CCA7"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2C6FF70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JS</w:t>
            </w:r>
          </w:p>
        </w:tc>
        <w:tc>
          <w:tcPr>
            <w:tcW w:w="944" w:type="dxa"/>
            <w:tcBorders>
              <w:top w:val="nil"/>
              <w:left w:val="nil"/>
              <w:bottom w:val="nil"/>
              <w:right w:val="nil"/>
            </w:tcBorders>
            <w:shd w:val="clear" w:color="auto" w:fill="auto"/>
            <w:noWrap/>
            <w:vAlign w:val="bottom"/>
            <w:hideMark/>
          </w:tcPr>
          <w:p w14:paraId="5E65025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000000" w:fill="A9D08E"/>
            <w:noWrap/>
            <w:vAlign w:val="bottom"/>
            <w:hideMark/>
          </w:tcPr>
          <w:p w14:paraId="641796E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892" w:type="dxa"/>
            <w:tcBorders>
              <w:top w:val="nil"/>
              <w:left w:val="nil"/>
              <w:bottom w:val="nil"/>
              <w:right w:val="nil"/>
            </w:tcBorders>
            <w:shd w:val="clear" w:color="auto" w:fill="auto"/>
            <w:noWrap/>
            <w:vAlign w:val="bottom"/>
            <w:hideMark/>
          </w:tcPr>
          <w:p w14:paraId="7805DB5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auto" w:fill="auto"/>
            <w:noWrap/>
            <w:vAlign w:val="bottom"/>
            <w:hideMark/>
          </w:tcPr>
          <w:p w14:paraId="13BC58E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3BAB1D5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2E91456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17A57EB9" w14:textId="77777777" w:rsidTr="009B17FF">
        <w:trPr>
          <w:trHeight w:val="300"/>
          <w:jc w:val="center"/>
        </w:trPr>
        <w:tc>
          <w:tcPr>
            <w:tcW w:w="2000" w:type="dxa"/>
            <w:vMerge/>
            <w:tcBorders>
              <w:top w:val="nil"/>
              <w:left w:val="nil"/>
              <w:bottom w:val="nil"/>
              <w:right w:val="nil"/>
            </w:tcBorders>
            <w:vAlign w:val="center"/>
            <w:hideMark/>
          </w:tcPr>
          <w:p w14:paraId="78D35B58"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5F64302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1</w:t>
            </w:r>
          </w:p>
        </w:tc>
        <w:tc>
          <w:tcPr>
            <w:tcW w:w="944" w:type="dxa"/>
            <w:tcBorders>
              <w:top w:val="nil"/>
              <w:left w:val="nil"/>
              <w:bottom w:val="nil"/>
              <w:right w:val="nil"/>
            </w:tcBorders>
            <w:shd w:val="clear" w:color="auto" w:fill="auto"/>
            <w:noWrap/>
            <w:vAlign w:val="bottom"/>
            <w:hideMark/>
          </w:tcPr>
          <w:p w14:paraId="2199669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1501C82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000000" w:fill="A9D08E"/>
            <w:noWrap/>
            <w:vAlign w:val="bottom"/>
            <w:hideMark/>
          </w:tcPr>
          <w:p w14:paraId="006898C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7</w:t>
            </w:r>
          </w:p>
        </w:tc>
        <w:tc>
          <w:tcPr>
            <w:tcW w:w="908" w:type="dxa"/>
            <w:tcBorders>
              <w:top w:val="nil"/>
              <w:left w:val="nil"/>
              <w:bottom w:val="nil"/>
              <w:right w:val="nil"/>
            </w:tcBorders>
            <w:shd w:val="clear" w:color="auto" w:fill="auto"/>
            <w:noWrap/>
            <w:vAlign w:val="bottom"/>
            <w:hideMark/>
          </w:tcPr>
          <w:p w14:paraId="47BAA40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5E3352D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71FD25F1"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516298F9" w14:textId="77777777" w:rsidTr="009B17FF">
        <w:trPr>
          <w:trHeight w:val="300"/>
          <w:jc w:val="center"/>
        </w:trPr>
        <w:tc>
          <w:tcPr>
            <w:tcW w:w="2000" w:type="dxa"/>
            <w:vMerge/>
            <w:tcBorders>
              <w:top w:val="nil"/>
              <w:left w:val="nil"/>
              <w:bottom w:val="nil"/>
              <w:right w:val="nil"/>
            </w:tcBorders>
            <w:vAlign w:val="center"/>
            <w:hideMark/>
          </w:tcPr>
          <w:p w14:paraId="42FB2F89"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395B7AAE"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2</w:t>
            </w:r>
          </w:p>
        </w:tc>
        <w:tc>
          <w:tcPr>
            <w:tcW w:w="944" w:type="dxa"/>
            <w:tcBorders>
              <w:top w:val="nil"/>
              <w:left w:val="nil"/>
              <w:bottom w:val="nil"/>
              <w:right w:val="nil"/>
            </w:tcBorders>
            <w:shd w:val="clear" w:color="auto" w:fill="auto"/>
            <w:noWrap/>
            <w:vAlign w:val="bottom"/>
            <w:hideMark/>
          </w:tcPr>
          <w:p w14:paraId="057E2BD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5465C880"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auto" w:fill="auto"/>
            <w:noWrap/>
            <w:vAlign w:val="bottom"/>
            <w:hideMark/>
          </w:tcPr>
          <w:p w14:paraId="5FC9C31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000000" w:fill="A9D08E"/>
            <w:noWrap/>
            <w:vAlign w:val="bottom"/>
            <w:hideMark/>
          </w:tcPr>
          <w:p w14:paraId="5A4D6AF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900" w:type="dxa"/>
            <w:tcBorders>
              <w:top w:val="nil"/>
              <w:left w:val="nil"/>
              <w:bottom w:val="nil"/>
              <w:right w:val="nil"/>
            </w:tcBorders>
            <w:shd w:val="clear" w:color="auto" w:fill="auto"/>
            <w:noWrap/>
            <w:vAlign w:val="bottom"/>
            <w:hideMark/>
          </w:tcPr>
          <w:p w14:paraId="670CA4D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6B1CF7F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392966B6" w14:textId="77777777" w:rsidTr="009B17FF">
        <w:trPr>
          <w:trHeight w:val="300"/>
          <w:jc w:val="center"/>
        </w:trPr>
        <w:tc>
          <w:tcPr>
            <w:tcW w:w="2000" w:type="dxa"/>
            <w:vMerge/>
            <w:tcBorders>
              <w:top w:val="nil"/>
              <w:left w:val="nil"/>
              <w:bottom w:val="nil"/>
              <w:right w:val="nil"/>
            </w:tcBorders>
            <w:vAlign w:val="center"/>
            <w:hideMark/>
          </w:tcPr>
          <w:p w14:paraId="4E93703B"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0945773B"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SY</w:t>
            </w:r>
          </w:p>
        </w:tc>
        <w:tc>
          <w:tcPr>
            <w:tcW w:w="944" w:type="dxa"/>
            <w:tcBorders>
              <w:top w:val="nil"/>
              <w:left w:val="nil"/>
              <w:bottom w:val="nil"/>
              <w:right w:val="nil"/>
            </w:tcBorders>
            <w:shd w:val="clear" w:color="auto" w:fill="auto"/>
            <w:noWrap/>
            <w:vAlign w:val="bottom"/>
            <w:hideMark/>
          </w:tcPr>
          <w:p w14:paraId="48FBC63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7DEFCCCC"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auto" w:fill="auto"/>
            <w:noWrap/>
            <w:vAlign w:val="bottom"/>
            <w:hideMark/>
          </w:tcPr>
          <w:p w14:paraId="73909D60"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auto" w:fill="auto"/>
            <w:noWrap/>
            <w:vAlign w:val="bottom"/>
            <w:hideMark/>
          </w:tcPr>
          <w:p w14:paraId="0DF2620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000000" w:fill="A9D08E"/>
            <w:noWrap/>
            <w:vAlign w:val="bottom"/>
            <w:hideMark/>
          </w:tcPr>
          <w:p w14:paraId="26A7DE58"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900" w:type="dxa"/>
            <w:tcBorders>
              <w:top w:val="nil"/>
              <w:left w:val="nil"/>
              <w:bottom w:val="nil"/>
              <w:right w:val="nil"/>
            </w:tcBorders>
            <w:shd w:val="clear" w:color="auto" w:fill="auto"/>
            <w:noWrap/>
            <w:vAlign w:val="bottom"/>
            <w:hideMark/>
          </w:tcPr>
          <w:p w14:paraId="11099F1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484C32BD" w14:textId="77777777" w:rsidTr="009B17FF">
        <w:trPr>
          <w:trHeight w:val="300"/>
          <w:jc w:val="center"/>
        </w:trPr>
        <w:tc>
          <w:tcPr>
            <w:tcW w:w="2000" w:type="dxa"/>
            <w:vMerge/>
            <w:tcBorders>
              <w:top w:val="nil"/>
              <w:left w:val="nil"/>
              <w:bottom w:val="single" w:sz="4" w:space="0" w:color="auto"/>
              <w:right w:val="nil"/>
            </w:tcBorders>
            <w:vAlign w:val="center"/>
            <w:hideMark/>
          </w:tcPr>
          <w:p w14:paraId="04562BCA"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single" w:sz="4" w:space="0" w:color="auto"/>
              <w:right w:val="nil"/>
            </w:tcBorders>
            <w:shd w:val="clear" w:color="auto" w:fill="auto"/>
            <w:noWrap/>
            <w:vAlign w:val="bottom"/>
            <w:hideMark/>
          </w:tcPr>
          <w:p w14:paraId="78DA856C"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WC</w:t>
            </w:r>
          </w:p>
        </w:tc>
        <w:tc>
          <w:tcPr>
            <w:tcW w:w="944" w:type="dxa"/>
            <w:tcBorders>
              <w:top w:val="nil"/>
              <w:left w:val="nil"/>
              <w:bottom w:val="single" w:sz="4" w:space="0" w:color="auto"/>
              <w:right w:val="nil"/>
            </w:tcBorders>
            <w:shd w:val="clear" w:color="auto" w:fill="auto"/>
            <w:noWrap/>
            <w:vAlign w:val="bottom"/>
            <w:hideMark/>
          </w:tcPr>
          <w:p w14:paraId="723D8468"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single" w:sz="4" w:space="0" w:color="auto"/>
              <w:right w:val="nil"/>
            </w:tcBorders>
            <w:shd w:val="clear" w:color="auto" w:fill="auto"/>
            <w:noWrap/>
            <w:vAlign w:val="bottom"/>
            <w:hideMark/>
          </w:tcPr>
          <w:p w14:paraId="3D0D7381"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single" w:sz="4" w:space="0" w:color="auto"/>
              <w:right w:val="nil"/>
            </w:tcBorders>
            <w:shd w:val="clear" w:color="auto" w:fill="auto"/>
            <w:noWrap/>
            <w:vAlign w:val="bottom"/>
            <w:hideMark/>
          </w:tcPr>
          <w:p w14:paraId="48150117"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single" w:sz="4" w:space="0" w:color="auto"/>
              <w:right w:val="nil"/>
            </w:tcBorders>
            <w:shd w:val="clear" w:color="auto" w:fill="auto"/>
            <w:noWrap/>
            <w:vAlign w:val="bottom"/>
            <w:hideMark/>
          </w:tcPr>
          <w:p w14:paraId="68D7B867"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single" w:sz="4" w:space="0" w:color="auto"/>
              <w:right w:val="nil"/>
            </w:tcBorders>
            <w:shd w:val="clear" w:color="auto" w:fill="auto"/>
            <w:noWrap/>
            <w:vAlign w:val="bottom"/>
            <w:hideMark/>
          </w:tcPr>
          <w:p w14:paraId="36CA3A9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single" w:sz="4" w:space="0" w:color="auto"/>
              <w:right w:val="nil"/>
            </w:tcBorders>
            <w:shd w:val="clear" w:color="000000" w:fill="A9D08E"/>
            <w:noWrap/>
            <w:vAlign w:val="bottom"/>
            <w:hideMark/>
          </w:tcPr>
          <w:p w14:paraId="073646F1"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r>
      <w:tr w:rsidR="004E0E8B" w:rsidRPr="00EA7DFC" w14:paraId="58241C7F" w14:textId="77777777" w:rsidTr="009B17FF">
        <w:trPr>
          <w:trHeight w:val="300"/>
          <w:jc w:val="center"/>
        </w:trPr>
        <w:tc>
          <w:tcPr>
            <w:tcW w:w="2000" w:type="dxa"/>
            <w:vMerge w:val="restart"/>
            <w:tcBorders>
              <w:top w:val="single" w:sz="4" w:space="0" w:color="auto"/>
              <w:left w:val="nil"/>
              <w:bottom w:val="nil"/>
              <w:right w:val="nil"/>
            </w:tcBorders>
            <w:shd w:val="clear" w:color="auto" w:fill="auto"/>
            <w:noWrap/>
            <w:hideMark/>
          </w:tcPr>
          <w:p w14:paraId="2E43566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ReliefF</w:t>
            </w:r>
            <w:r>
              <w:rPr>
                <w:rFonts w:ascii="Calibri" w:eastAsia="Times New Roman" w:hAnsi="Calibri" w:cs="Calibri"/>
                <w:color w:val="000000"/>
              </w:rPr>
              <w:t xml:space="preserve"> </w:t>
            </w:r>
            <w:r w:rsidRPr="00EA7DFC">
              <w:rPr>
                <w:rFonts w:ascii="Calibri" w:eastAsia="Times New Roman" w:hAnsi="Calibri" w:cs="Calibri"/>
                <w:color w:val="000000"/>
              </w:rPr>
              <w:t>+ SVM</w:t>
            </w:r>
          </w:p>
        </w:tc>
        <w:tc>
          <w:tcPr>
            <w:tcW w:w="1254" w:type="dxa"/>
            <w:tcBorders>
              <w:top w:val="single" w:sz="4" w:space="0" w:color="auto"/>
              <w:left w:val="nil"/>
              <w:bottom w:val="nil"/>
              <w:right w:val="nil"/>
            </w:tcBorders>
            <w:shd w:val="clear" w:color="auto" w:fill="auto"/>
            <w:noWrap/>
            <w:vAlign w:val="bottom"/>
            <w:hideMark/>
          </w:tcPr>
          <w:p w14:paraId="68575E4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GG</w:t>
            </w:r>
          </w:p>
        </w:tc>
        <w:tc>
          <w:tcPr>
            <w:tcW w:w="944" w:type="dxa"/>
            <w:tcBorders>
              <w:top w:val="single" w:sz="4" w:space="0" w:color="auto"/>
              <w:left w:val="nil"/>
              <w:bottom w:val="nil"/>
              <w:right w:val="nil"/>
            </w:tcBorders>
            <w:shd w:val="clear" w:color="000000" w:fill="A9D08E"/>
            <w:noWrap/>
            <w:vAlign w:val="bottom"/>
            <w:hideMark/>
          </w:tcPr>
          <w:p w14:paraId="7AC98D7B" w14:textId="77777777" w:rsidR="004E0E8B" w:rsidRPr="00EA7DFC" w:rsidRDefault="004E0E8B" w:rsidP="004E18C5">
            <w:pPr>
              <w:spacing w:after="0" w:line="240" w:lineRule="auto"/>
              <w:jc w:val="center"/>
              <w:rPr>
                <w:rFonts w:ascii="Calibri" w:eastAsia="Times New Roman" w:hAnsi="Calibri" w:cs="Calibri"/>
              </w:rPr>
            </w:pPr>
            <w:r w:rsidRPr="00EA7DFC">
              <w:rPr>
                <w:rFonts w:ascii="Calibri" w:eastAsia="Times New Roman" w:hAnsi="Calibri" w:cs="Calibri"/>
              </w:rPr>
              <w:t>3</w:t>
            </w:r>
          </w:p>
        </w:tc>
        <w:tc>
          <w:tcPr>
            <w:tcW w:w="932" w:type="dxa"/>
            <w:tcBorders>
              <w:top w:val="single" w:sz="4" w:space="0" w:color="auto"/>
              <w:left w:val="nil"/>
              <w:bottom w:val="nil"/>
              <w:right w:val="nil"/>
            </w:tcBorders>
            <w:shd w:val="clear" w:color="auto" w:fill="auto"/>
            <w:noWrap/>
            <w:vAlign w:val="bottom"/>
            <w:hideMark/>
          </w:tcPr>
          <w:p w14:paraId="21459BE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single" w:sz="4" w:space="0" w:color="auto"/>
              <w:left w:val="nil"/>
              <w:bottom w:val="nil"/>
              <w:right w:val="nil"/>
            </w:tcBorders>
            <w:shd w:val="clear" w:color="auto" w:fill="auto"/>
            <w:noWrap/>
            <w:vAlign w:val="bottom"/>
            <w:hideMark/>
          </w:tcPr>
          <w:p w14:paraId="067A95E8"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single" w:sz="4" w:space="0" w:color="auto"/>
              <w:left w:val="nil"/>
              <w:bottom w:val="nil"/>
              <w:right w:val="nil"/>
            </w:tcBorders>
            <w:shd w:val="clear" w:color="auto" w:fill="auto"/>
            <w:noWrap/>
            <w:vAlign w:val="bottom"/>
            <w:hideMark/>
          </w:tcPr>
          <w:p w14:paraId="27D5A678"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single" w:sz="4" w:space="0" w:color="auto"/>
              <w:left w:val="nil"/>
              <w:bottom w:val="nil"/>
              <w:right w:val="nil"/>
            </w:tcBorders>
            <w:shd w:val="clear" w:color="auto" w:fill="auto"/>
            <w:noWrap/>
            <w:vAlign w:val="bottom"/>
            <w:hideMark/>
          </w:tcPr>
          <w:p w14:paraId="4A60247B"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single" w:sz="4" w:space="0" w:color="auto"/>
              <w:left w:val="nil"/>
              <w:bottom w:val="nil"/>
              <w:right w:val="nil"/>
            </w:tcBorders>
            <w:shd w:val="clear" w:color="auto" w:fill="auto"/>
            <w:noWrap/>
            <w:vAlign w:val="bottom"/>
            <w:hideMark/>
          </w:tcPr>
          <w:p w14:paraId="6564692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149134E6" w14:textId="77777777" w:rsidTr="009B17FF">
        <w:trPr>
          <w:trHeight w:val="300"/>
          <w:jc w:val="center"/>
        </w:trPr>
        <w:tc>
          <w:tcPr>
            <w:tcW w:w="2000" w:type="dxa"/>
            <w:vMerge/>
            <w:tcBorders>
              <w:top w:val="nil"/>
              <w:left w:val="nil"/>
              <w:bottom w:val="nil"/>
              <w:right w:val="nil"/>
            </w:tcBorders>
            <w:vAlign w:val="center"/>
            <w:hideMark/>
          </w:tcPr>
          <w:p w14:paraId="7C66079A"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713EAC7B"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JS</w:t>
            </w:r>
          </w:p>
        </w:tc>
        <w:tc>
          <w:tcPr>
            <w:tcW w:w="944" w:type="dxa"/>
            <w:tcBorders>
              <w:top w:val="nil"/>
              <w:left w:val="nil"/>
              <w:bottom w:val="nil"/>
              <w:right w:val="nil"/>
            </w:tcBorders>
            <w:shd w:val="clear" w:color="auto" w:fill="auto"/>
            <w:noWrap/>
            <w:vAlign w:val="bottom"/>
            <w:hideMark/>
          </w:tcPr>
          <w:p w14:paraId="0C6BEF8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000000" w:fill="A9D08E"/>
            <w:noWrap/>
            <w:vAlign w:val="bottom"/>
            <w:hideMark/>
          </w:tcPr>
          <w:p w14:paraId="23D1103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892" w:type="dxa"/>
            <w:tcBorders>
              <w:top w:val="nil"/>
              <w:left w:val="nil"/>
              <w:bottom w:val="nil"/>
              <w:right w:val="nil"/>
            </w:tcBorders>
            <w:shd w:val="clear" w:color="auto" w:fill="auto"/>
            <w:noWrap/>
            <w:vAlign w:val="bottom"/>
            <w:hideMark/>
          </w:tcPr>
          <w:p w14:paraId="26671533"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auto" w:fill="auto"/>
            <w:noWrap/>
            <w:vAlign w:val="bottom"/>
            <w:hideMark/>
          </w:tcPr>
          <w:p w14:paraId="5BA5007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6410E01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767228B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2F4F0D7C" w14:textId="77777777" w:rsidTr="009B17FF">
        <w:trPr>
          <w:trHeight w:val="300"/>
          <w:jc w:val="center"/>
        </w:trPr>
        <w:tc>
          <w:tcPr>
            <w:tcW w:w="2000" w:type="dxa"/>
            <w:vMerge/>
            <w:tcBorders>
              <w:top w:val="nil"/>
              <w:left w:val="nil"/>
              <w:bottom w:val="nil"/>
              <w:right w:val="nil"/>
            </w:tcBorders>
            <w:vAlign w:val="center"/>
            <w:hideMark/>
          </w:tcPr>
          <w:p w14:paraId="21A7206A"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23935994"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1</w:t>
            </w:r>
          </w:p>
        </w:tc>
        <w:tc>
          <w:tcPr>
            <w:tcW w:w="944" w:type="dxa"/>
            <w:tcBorders>
              <w:top w:val="nil"/>
              <w:left w:val="nil"/>
              <w:bottom w:val="nil"/>
              <w:right w:val="nil"/>
            </w:tcBorders>
            <w:shd w:val="clear" w:color="auto" w:fill="auto"/>
            <w:noWrap/>
            <w:vAlign w:val="bottom"/>
            <w:hideMark/>
          </w:tcPr>
          <w:p w14:paraId="66E038C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42EF75CC"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000000" w:fill="A9D08E"/>
            <w:noWrap/>
            <w:vAlign w:val="bottom"/>
            <w:hideMark/>
          </w:tcPr>
          <w:p w14:paraId="7786F9D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7</w:t>
            </w:r>
          </w:p>
        </w:tc>
        <w:tc>
          <w:tcPr>
            <w:tcW w:w="908" w:type="dxa"/>
            <w:tcBorders>
              <w:top w:val="nil"/>
              <w:left w:val="nil"/>
              <w:bottom w:val="nil"/>
              <w:right w:val="nil"/>
            </w:tcBorders>
            <w:shd w:val="clear" w:color="auto" w:fill="auto"/>
            <w:noWrap/>
            <w:vAlign w:val="bottom"/>
            <w:hideMark/>
          </w:tcPr>
          <w:p w14:paraId="102B61B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6B50240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7C8256F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3E630B2B" w14:textId="77777777" w:rsidTr="009B17FF">
        <w:trPr>
          <w:trHeight w:val="300"/>
          <w:jc w:val="center"/>
        </w:trPr>
        <w:tc>
          <w:tcPr>
            <w:tcW w:w="2000" w:type="dxa"/>
            <w:vMerge/>
            <w:tcBorders>
              <w:top w:val="nil"/>
              <w:left w:val="nil"/>
              <w:bottom w:val="nil"/>
              <w:right w:val="nil"/>
            </w:tcBorders>
            <w:vAlign w:val="center"/>
            <w:hideMark/>
          </w:tcPr>
          <w:p w14:paraId="06C51A1A"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528718E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2</w:t>
            </w:r>
          </w:p>
        </w:tc>
        <w:tc>
          <w:tcPr>
            <w:tcW w:w="944" w:type="dxa"/>
            <w:tcBorders>
              <w:top w:val="nil"/>
              <w:left w:val="nil"/>
              <w:bottom w:val="nil"/>
              <w:right w:val="nil"/>
            </w:tcBorders>
            <w:shd w:val="clear" w:color="auto" w:fill="auto"/>
            <w:noWrap/>
            <w:vAlign w:val="bottom"/>
            <w:hideMark/>
          </w:tcPr>
          <w:p w14:paraId="23D4593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246FB5B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auto" w:fill="auto"/>
            <w:noWrap/>
            <w:vAlign w:val="bottom"/>
            <w:hideMark/>
          </w:tcPr>
          <w:p w14:paraId="6C9B6820"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000000" w:fill="A9D08E"/>
            <w:noWrap/>
            <w:vAlign w:val="bottom"/>
            <w:hideMark/>
          </w:tcPr>
          <w:p w14:paraId="20F67F60"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900" w:type="dxa"/>
            <w:tcBorders>
              <w:top w:val="nil"/>
              <w:left w:val="nil"/>
              <w:bottom w:val="nil"/>
              <w:right w:val="nil"/>
            </w:tcBorders>
            <w:shd w:val="clear" w:color="auto" w:fill="auto"/>
            <w:noWrap/>
            <w:vAlign w:val="bottom"/>
            <w:hideMark/>
          </w:tcPr>
          <w:p w14:paraId="2B81412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18ACF5EC"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41CC44B6" w14:textId="77777777" w:rsidTr="009B17FF">
        <w:trPr>
          <w:trHeight w:val="64"/>
          <w:jc w:val="center"/>
        </w:trPr>
        <w:tc>
          <w:tcPr>
            <w:tcW w:w="2000" w:type="dxa"/>
            <w:vMerge/>
            <w:tcBorders>
              <w:top w:val="nil"/>
              <w:left w:val="nil"/>
              <w:bottom w:val="nil"/>
              <w:right w:val="nil"/>
            </w:tcBorders>
            <w:vAlign w:val="center"/>
            <w:hideMark/>
          </w:tcPr>
          <w:p w14:paraId="78B03F71"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1C7ED58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SY</w:t>
            </w:r>
          </w:p>
        </w:tc>
        <w:tc>
          <w:tcPr>
            <w:tcW w:w="944" w:type="dxa"/>
            <w:tcBorders>
              <w:top w:val="nil"/>
              <w:left w:val="nil"/>
              <w:bottom w:val="nil"/>
              <w:right w:val="nil"/>
            </w:tcBorders>
            <w:shd w:val="clear" w:color="auto" w:fill="auto"/>
            <w:noWrap/>
            <w:vAlign w:val="bottom"/>
            <w:hideMark/>
          </w:tcPr>
          <w:p w14:paraId="48D353AB"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6E3DB1F7"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auto" w:fill="auto"/>
            <w:noWrap/>
            <w:vAlign w:val="bottom"/>
            <w:hideMark/>
          </w:tcPr>
          <w:p w14:paraId="4FE151AE"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auto" w:fill="auto"/>
            <w:noWrap/>
            <w:vAlign w:val="bottom"/>
            <w:hideMark/>
          </w:tcPr>
          <w:p w14:paraId="12077148"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000000" w:fill="A9D08E"/>
            <w:noWrap/>
            <w:vAlign w:val="bottom"/>
            <w:hideMark/>
          </w:tcPr>
          <w:p w14:paraId="42918E4E"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900" w:type="dxa"/>
            <w:tcBorders>
              <w:top w:val="nil"/>
              <w:left w:val="nil"/>
              <w:bottom w:val="nil"/>
              <w:right w:val="nil"/>
            </w:tcBorders>
            <w:shd w:val="clear" w:color="auto" w:fill="auto"/>
            <w:noWrap/>
            <w:vAlign w:val="bottom"/>
            <w:hideMark/>
          </w:tcPr>
          <w:p w14:paraId="650D142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0A309377" w14:textId="77777777" w:rsidTr="009B17FF">
        <w:trPr>
          <w:trHeight w:val="300"/>
          <w:jc w:val="center"/>
        </w:trPr>
        <w:tc>
          <w:tcPr>
            <w:tcW w:w="2000" w:type="dxa"/>
            <w:vMerge/>
            <w:tcBorders>
              <w:top w:val="nil"/>
              <w:left w:val="nil"/>
              <w:bottom w:val="single" w:sz="18" w:space="0" w:color="auto"/>
              <w:right w:val="nil"/>
            </w:tcBorders>
            <w:vAlign w:val="center"/>
            <w:hideMark/>
          </w:tcPr>
          <w:p w14:paraId="5474DAB3"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single" w:sz="18" w:space="0" w:color="auto"/>
              <w:right w:val="nil"/>
            </w:tcBorders>
            <w:shd w:val="clear" w:color="auto" w:fill="auto"/>
            <w:noWrap/>
            <w:vAlign w:val="bottom"/>
            <w:hideMark/>
          </w:tcPr>
          <w:p w14:paraId="21F6E40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WC</w:t>
            </w:r>
          </w:p>
        </w:tc>
        <w:tc>
          <w:tcPr>
            <w:tcW w:w="944" w:type="dxa"/>
            <w:tcBorders>
              <w:top w:val="nil"/>
              <w:left w:val="nil"/>
              <w:bottom w:val="single" w:sz="18" w:space="0" w:color="auto"/>
              <w:right w:val="nil"/>
            </w:tcBorders>
            <w:shd w:val="clear" w:color="auto" w:fill="auto"/>
            <w:noWrap/>
            <w:vAlign w:val="bottom"/>
            <w:hideMark/>
          </w:tcPr>
          <w:p w14:paraId="1797136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single" w:sz="18" w:space="0" w:color="auto"/>
              <w:right w:val="nil"/>
            </w:tcBorders>
            <w:shd w:val="clear" w:color="auto" w:fill="auto"/>
            <w:noWrap/>
            <w:vAlign w:val="bottom"/>
            <w:hideMark/>
          </w:tcPr>
          <w:p w14:paraId="19CFF9A3"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single" w:sz="18" w:space="0" w:color="auto"/>
              <w:right w:val="nil"/>
            </w:tcBorders>
            <w:shd w:val="clear" w:color="auto" w:fill="auto"/>
            <w:noWrap/>
            <w:vAlign w:val="bottom"/>
            <w:hideMark/>
          </w:tcPr>
          <w:p w14:paraId="5AA8A3E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single" w:sz="18" w:space="0" w:color="auto"/>
              <w:right w:val="nil"/>
            </w:tcBorders>
            <w:shd w:val="clear" w:color="auto" w:fill="auto"/>
            <w:noWrap/>
            <w:vAlign w:val="bottom"/>
            <w:hideMark/>
          </w:tcPr>
          <w:p w14:paraId="12A5A067"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single" w:sz="18" w:space="0" w:color="auto"/>
              <w:right w:val="nil"/>
            </w:tcBorders>
            <w:shd w:val="clear" w:color="auto" w:fill="auto"/>
            <w:noWrap/>
            <w:vAlign w:val="bottom"/>
            <w:hideMark/>
          </w:tcPr>
          <w:p w14:paraId="7707591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single" w:sz="18" w:space="0" w:color="auto"/>
              <w:right w:val="nil"/>
            </w:tcBorders>
            <w:shd w:val="clear" w:color="000000" w:fill="A9D08E"/>
            <w:noWrap/>
            <w:vAlign w:val="bottom"/>
            <w:hideMark/>
          </w:tcPr>
          <w:p w14:paraId="6FF0F69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r>
    </w:tbl>
    <w:p w14:paraId="0104602B" w14:textId="77777777" w:rsidR="009B17FF" w:rsidRDefault="009B17FF" w:rsidP="002C6892">
      <w:pPr>
        <w:jc w:val="both"/>
      </w:pPr>
    </w:p>
    <w:p w14:paraId="39F5094F" w14:textId="7E2CE021" w:rsidR="00D272E6" w:rsidRDefault="00DC2FA7" w:rsidP="00693BA3">
      <w:pPr>
        <w:jc w:val="both"/>
      </w:pPr>
      <w:del w:id="125" w:author="Peng, Hong" w:date="2020-03-30T20:57:00Z">
        <w:r w:rsidDel="003B6A7D">
          <w:delText>I</w:delText>
        </w:r>
        <w:r w:rsidR="00506D0B" w:rsidDel="003B6A7D">
          <w:delText>n a similar study</w:delText>
        </w:r>
        <w:r w:rsidR="00774315" w:rsidDel="003B6A7D">
          <w:delText xml:space="preserve"> where feature selection was </w:delText>
        </w:r>
        <w:r w:rsidR="00327D4C" w:rsidDel="003B6A7D">
          <w:delText xml:space="preserve">also </w:delText>
        </w:r>
        <w:r w:rsidR="00774315" w:rsidDel="003B6A7D">
          <w:delText>applied</w:delText>
        </w:r>
        <w:r w:rsidR="00BA7DE1" w:rsidDel="003B6A7D">
          <w:delText xml:space="preserve">, </w:delText>
        </w:r>
        <w:r w:rsidR="00774315" w:rsidDel="003B6A7D">
          <w:delText xml:space="preserve">it was </w:delText>
        </w:r>
        <w:r w:rsidR="0086519F" w:rsidDel="003B6A7D">
          <w:delText xml:space="preserve">also </w:delText>
        </w:r>
        <w:r w:rsidR="00C740AB" w:rsidDel="003B6A7D">
          <w:delText>found</w:delText>
        </w:r>
        <w:r w:rsidR="00F07C85" w:rsidDel="003B6A7D">
          <w:delText xml:space="preserve"> that </w:delText>
        </w:r>
        <w:r w:rsidR="00F07C85" w:rsidDel="003B6A7D">
          <w:rPr>
            <w:rFonts w:hint="eastAsia"/>
          </w:rPr>
          <w:delText xml:space="preserve">a </w:delText>
        </w:r>
        <w:r w:rsidR="00C740AB" w:rsidDel="003B6A7D">
          <w:rPr>
            <w:rFonts w:hint="eastAsia"/>
          </w:rPr>
          <w:delText>small goup of</w:delText>
        </w:r>
        <w:r w:rsidR="00C740AB" w:rsidDel="003B6A7D">
          <w:delText xml:space="preserve"> elements </w:delText>
        </w:r>
        <w:r w:rsidR="002E1C3D" w:rsidDel="003B6A7D">
          <w:rPr>
            <w:rFonts w:hint="eastAsia"/>
          </w:rPr>
          <w:delText>(</w:delText>
        </w:r>
        <w:r w:rsidR="000B4448" w:rsidDel="003B6A7D">
          <w:rPr>
            <w:vertAlign w:val="superscript"/>
          </w:rPr>
          <w:delText>14</w:delText>
        </w:r>
        <w:r w:rsidR="00DB4BC0" w:rsidDel="003B6A7D">
          <w:delText>Cd</w:delText>
        </w:r>
        <w:r w:rsidR="00A475E2" w:rsidDel="003B6A7D">
          <w:delText>,</w:delText>
        </w:r>
        <w:r w:rsidR="00DB4BC0" w:rsidDel="003B6A7D">
          <w:delText xml:space="preserve"> </w:delText>
        </w:r>
        <w:r w:rsidR="000B4448" w:rsidDel="003B6A7D">
          <w:rPr>
            <w:vertAlign w:val="superscript"/>
          </w:rPr>
          <w:delText>85</w:delText>
        </w:r>
        <w:r w:rsidR="00DB4BC0" w:rsidDel="003B6A7D">
          <w:delText xml:space="preserve">Rb, </w:delText>
        </w:r>
        <w:r w:rsidR="000B4448" w:rsidDel="003B6A7D">
          <w:rPr>
            <w:vertAlign w:val="superscript"/>
          </w:rPr>
          <w:delText>12</w:delText>
        </w:r>
        <w:r w:rsidR="00DB4BC0" w:rsidDel="003B6A7D">
          <w:delText>Mg and</w:delText>
        </w:r>
        <w:r w:rsidR="000B4448" w:rsidDel="003B6A7D">
          <w:rPr>
            <w:vertAlign w:val="superscript"/>
          </w:rPr>
          <w:delText>19</w:delText>
        </w:r>
        <w:r w:rsidR="00DB4BC0" w:rsidDel="003B6A7D">
          <w:delText>K</w:delText>
        </w:r>
        <w:r w:rsidR="002E1C3D" w:rsidDel="003B6A7D">
          <w:delText>)</w:delText>
        </w:r>
        <w:r w:rsidR="00DB4BC0" w:rsidDel="003B6A7D">
          <w:delText xml:space="preserve"> </w:delText>
        </w:r>
        <w:r w:rsidR="002E1C3D" w:rsidDel="003B6A7D">
          <w:delText xml:space="preserve">were </w:delText>
        </w:r>
        <w:r w:rsidR="00A62895" w:rsidDel="003B6A7D">
          <w:delText xml:space="preserve">the </w:delText>
        </w:r>
        <w:r w:rsidR="004B1229" w:rsidDel="003B6A7D">
          <w:delText>most relevant for the dif</w:delText>
        </w:r>
        <w:r w:rsidR="009E371E" w:rsidDel="003B6A7D">
          <w:delText xml:space="preserve">ferientiation </w:delText>
        </w:r>
        <w:r w:rsidR="00DF758B" w:rsidDel="003B6A7D">
          <w:delText>between rice samples obtained from two geological orgins in Brazil</w:delText>
        </w:r>
        <w:r w:rsidR="002E1C3D" w:rsidDel="003B6A7D">
          <w:fldChar w:fldCharType="begin" w:fldLock="1"/>
        </w:r>
        <w:r w:rsidR="002C0B5B" w:rsidDel="003B6A7D">
          <w:del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delInstrText>
        </w:r>
        <w:r w:rsidR="002E1C3D" w:rsidDel="003B6A7D">
          <w:fldChar w:fldCharType="separate"/>
        </w:r>
        <w:r w:rsidR="002E1C3D" w:rsidRPr="002E1C3D" w:rsidDel="003B6A7D">
          <w:rPr>
            <w:noProof/>
            <w:vertAlign w:val="superscript"/>
          </w:rPr>
          <w:delText>12</w:delText>
        </w:r>
        <w:r w:rsidR="002E1C3D" w:rsidDel="003B6A7D">
          <w:fldChar w:fldCharType="end"/>
        </w:r>
        <w:r w:rsidR="009E371E" w:rsidDel="003B6A7D">
          <w:delText>.</w:delText>
        </w:r>
        <w:r w:rsidR="0043047A" w:rsidDel="003B6A7D">
          <w:delText xml:space="preserve"> </w:delText>
        </w:r>
      </w:del>
      <w:del w:id="126" w:author="Peng, Hong" w:date="2020-03-31T09:39:00Z">
        <w:r w:rsidR="00A6440E" w:rsidDel="00214259">
          <w:delText xml:space="preserve">To further </w:delText>
        </w:r>
        <w:commentRangeStart w:id="127"/>
        <w:r w:rsidR="00A6440E" w:rsidDel="00214259">
          <w:delText>visualize</w:delText>
        </w:r>
        <w:commentRangeEnd w:id="127"/>
        <w:r w:rsidR="007B35C4" w:rsidDel="00214259">
          <w:rPr>
            <w:rStyle w:val="afc"/>
          </w:rPr>
          <w:commentReference w:id="127"/>
        </w:r>
        <w:r w:rsidR="00A6440E" w:rsidDel="00214259">
          <w:delText xml:space="preserve"> the </w:delText>
        </w:r>
        <w:r w:rsidR="00AB6FDC" w:rsidDel="00214259">
          <w:delText xml:space="preserve">different </w:delText>
        </w:r>
        <w:r w:rsidR="00044C0D" w:rsidDel="00214259">
          <w:delText>element</w:delText>
        </w:r>
        <w:r w:rsidR="00A6440E" w:rsidDel="00214259">
          <w:delText xml:space="preserve"> pattern</w:delText>
        </w:r>
        <w:r w:rsidR="00AB6FDC" w:rsidDel="00214259">
          <w:delText>s</w:delText>
        </w:r>
        <w:r w:rsidR="00A6440E" w:rsidDel="00214259">
          <w:delText xml:space="preserve"> </w:delText>
        </w:r>
        <w:r w:rsidR="00AB6FDC" w:rsidDel="00214259">
          <w:delText xml:space="preserve">of  </w:delText>
        </w:r>
        <w:r w:rsidR="00963785" w:rsidDel="00214259">
          <w:delText xml:space="preserve">six </w:delText>
        </w:r>
        <w:r w:rsidR="00A6440E" w:rsidDel="00214259">
          <w:delText>type</w:delText>
        </w:r>
        <w:r w:rsidR="00AB6FDC" w:rsidDel="00214259">
          <w:delText>s</w:delText>
        </w:r>
        <w:r w:rsidR="00A6440E" w:rsidDel="00214259">
          <w:delText xml:space="preserve"> of GI rice</w:delText>
        </w:r>
        <w:r w:rsidR="00424D91" w:rsidDel="00214259">
          <w:delText>, we plot</w:delText>
        </w:r>
        <w:r w:rsidR="00795322" w:rsidDel="00214259">
          <w:delText>t</w:delText>
        </w:r>
        <w:r w:rsidR="00424D91" w:rsidDel="00214259">
          <w:delText xml:space="preserve">ed </w:delText>
        </w:r>
        <w:r w:rsidR="00AB6FDC" w:rsidDel="00214259">
          <w:delText xml:space="preserve">the  </w:delText>
        </w:r>
        <w:r w:rsidR="00D6348A" w:rsidDel="00214259">
          <w:delText>relative median concentration</w:delText>
        </w:r>
        <w:r w:rsidR="00D97703" w:rsidDel="00214259">
          <w:delText>s</w:delText>
        </w:r>
        <w:r w:rsidR="00AB6FDC" w:rsidDel="00214259">
          <w:delText xml:space="preserve"> of </w:delText>
        </w:r>
        <w:r w:rsidR="002667C0" w:rsidDel="00214259">
          <w:delText>four selected elements</w:delText>
        </w:r>
        <w:r w:rsidR="00E474E7" w:rsidDel="00214259">
          <w:delText xml:space="preserve"> in radar plots</w:delText>
        </w:r>
        <w:r w:rsidR="00D6348A" w:rsidDel="00214259">
          <w:delText xml:space="preserve">. </w:delText>
        </w:r>
      </w:del>
      <w:r w:rsidR="00214259">
        <w:t>The differentiation power of the four features is clearly visualized in Fig. 5, where the relative median concentrations were plotted. It’s obvious that</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1A5120">
        <w:t>Particu</w:t>
      </w:r>
      <w:r w:rsidR="00254C0A">
        <w:t>l</w:t>
      </w:r>
      <w:r w:rsidR="001A5120">
        <w:t>arly</w:t>
      </w:r>
      <w:r w:rsidR="00195384">
        <w:t>,</w:t>
      </w:r>
      <w:r w:rsidR="00DC116D">
        <w:t xml:space="preserve"> </w:t>
      </w:r>
      <w:r w:rsidR="00A6440E">
        <w:t xml:space="preserve">the </w:t>
      </w:r>
      <w:r w:rsidR="00A23080">
        <w:t xml:space="preserve">concentration </w:t>
      </w:r>
      <w:r w:rsidR="00A6440E">
        <w:t xml:space="preserve">of </w:t>
      </w:r>
      <w:r w:rsidR="00A6440E" w:rsidRPr="00500002">
        <w:rPr>
          <w:vertAlign w:val="superscript"/>
        </w:rPr>
        <w:t>27</w:t>
      </w:r>
      <w:r w:rsidR="00A6440E">
        <w:t xml:space="preserve">Al </w:t>
      </w:r>
      <w:r w:rsidR="00A23080">
        <w:t xml:space="preserve">was the highest in PJ-1 </w:t>
      </w:r>
      <w:r w:rsidR="000F21AD">
        <w:t xml:space="preserve">whilst </w:t>
      </w:r>
      <w:r w:rsidR="00A23080">
        <w:t xml:space="preserve">the lowest in PJ-2, </w:t>
      </w:r>
      <w:r w:rsidR="001A5120">
        <w:t xml:space="preserve">even though </w:t>
      </w:r>
      <w:r w:rsidR="00A23080">
        <w:t xml:space="preserve">PJ-1 and PJ-2 </w:t>
      </w:r>
      <w:r w:rsidR="00BE486F">
        <w:t xml:space="preserve">were sampled from </w:t>
      </w:r>
      <w:r w:rsidR="001A5120">
        <w:t xml:space="preserve">a </w:t>
      </w:r>
      <w:r w:rsidR="00BE486F">
        <w:t xml:space="preserve">same </w:t>
      </w:r>
      <w:r w:rsidR="001A5120">
        <w:t xml:space="preserve">geographical </w:t>
      </w:r>
      <w:r w:rsidR="005701F6">
        <w:t>location</w:t>
      </w:r>
      <w:r w:rsidR="00A23080">
        <w:t>.</w:t>
      </w:r>
      <w:r w:rsidR="000D7CCE">
        <w:t xml:space="preserve"> </w:t>
      </w:r>
      <w:r w:rsidR="00B54AD4">
        <w:t xml:space="preserve">Besides, </w:t>
      </w:r>
      <w:r w:rsidR="00A23080">
        <w:t>the other three elements also</w:t>
      </w:r>
      <w:r w:rsidR="00A6440E">
        <w:t xml:space="preserve"> showed considerably different </w:t>
      </w:r>
      <w:r w:rsidR="000F21AD">
        <w:t xml:space="preserve">proportions </w:t>
      </w:r>
      <w:r w:rsidR="00A6440E">
        <w:t xml:space="preserve">in PJ-1 </w:t>
      </w:r>
      <w:r w:rsidR="00A74092">
        <w:t xml:space="preserve">and </w:t>
      </w:r>
      <w:r w:rsidR="008E7891">
        <w:t>PJ-</w:t>
      </w:r>
      <w:r w:rsidR="00A6440E">
        <w:t>2</w:t>
      </w:r>
      <w:r w:rsidR="000D7CCE">
        <w:t xml:space="preserve">. </w:t>
      </w:r>
      <w:r w:rsidR="00F85A48">
        <w:t>Th</w:t>
      </w:r>
      <w:r w:rsidR="00FB1E5D">
        <w:t>e</w:t>
      </w:r>
      <w:r w:rsidR="00F85A48">
        <w:t>se observations</w:t>
      </w:r>
      <w:r w:rsidR="00BF28D6">
        <w:t xml:space="preserve"> agree</w:t>
      </w:r>
      <w:r w:rsidR="00377F90">
        <w:t>d</w:t>
      </w:r>
      <w:r w:rsidR="00BF28D6">
        <w:t xml:space="preserve"> </w:t>
      </w:r>
      <w:r w:rsidR="00FB1E5D">
        <w:t xml:space="preserve">well </w:t>
      </w:r>
      <w:r w:rsidR="00BF28D6">
        <w:t>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BD51F9">
        <w:t xml:space="preserve">played a significant role on </w:t>
      </w:r>
      <w:r w:rsidR="007F714B">
        <w:t xml:space="preserve">the </w:t>
      </w:r>
      <w:r w:rsidR="00044C0D">
        <w:t>element</w:t>
      </w:r>
      <w:r w:rsidR="00FB1E5D">
        <w:t>al</w:t>
      </w:r>
      <w:r w:rsidR="00C92CE0">
        <w:t xml:space="preserve"> </w:t>
      </w:r>
      <w:r w:rsidR="007F714B">
        <w:t xml:space="preserve">composition </w:t>
      </w:r>
      <w:r w:rsidR="00FB1E5D">
        <w:t xml:space="preserve">of </w:t>
      </w:r>
      <w:r w:rsidR="003D724D">
        <w:t>rice</w:t>
      </w:r>
      <w:r w:rsidR="00900953">
        <w:fldChar w:fldCharType="begin" w:fldLock="1"/>
      </w:r>
      <w:r w:rsidR="00E47314">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3,44&lt;/sup&gt;","plainTextFormattedCitation":"43,44","previouslyFormattedCitation":"&lt;sup&gt;44,45&lt;/sup&gt;"},"properties":{"noteIndex":0},"schema":"https://github.com/citation-style-language/schema/raw/master/csl-citation.json"}</w:instrText>
      </w:r>
      <w:r w:rsidR="00900953">
        <w:fldChar w:fldCharType="separate"/>
      </w:r>
      <w:r w:rsidR="00E47314" w:rsidRPr="00E47314">
        <w:rPr>
          <w:noProof/>
          <w:vertAlign w:val="superscript"/>
        </w:rPr>
        <w:t>43,44</w:t>
      </w:r>
      <w:r w:rsidR="00900953">
        <w:fldChar w:fldCharType="end"/>
      </w:r>
      <w:r w:rsidR="00900953">
        <w:t>.</w:t>
      </w:r>
      <w:r w:rsidR="00963123">
        <w:t xml:space="preserve"> </w:t>
      </w:r>
      <w:r w:rsidR="00241FD0">
        <w:t>Due to the diversity and complexity of the sample set</w:t>
      </w:r>
      <w:r w:rsidR="00BD51F9">
        <w:t xml:space="preserve"> in this study</w:t>
      </w:r>
      <w:r w:rsidR="00B71E6B">
        <w:t xml:space="preserve">, </w:t>
      </w:r>
      <w:r w:rsidR="00BD51F9">
        <w:t>by now it’s still a challenge</w:t>
      </w:r>
      <w:r w:rsidR="00B71E6B">
        <w:t xml:space="preserve"> to elucidate </w:t>
      </w:r>
      <w:r w:rsidR="00BD51F9">
        <w:t xml:space="preserve">exactly </w:t>
      </w:r>
      <w:r w:rsidR="003F54F9">
        <w:t>why</w:t>
      </w:r>
      <w:r w:rsidR="00112075">
        <w:t xml:space="preserve"> </w:t>
      </w:r>
      <w:r w:rsidR="00075B74">
        <w:t>the four</w:t>
      </w:r>
      <w:r w:rsidR="00B71E6B">
        <w:t xml:space="preserve"> elements </w:t>
      </w:r>
      <w:r w:rsidR="00D51DAD">
        <w:t xml:space="preserve">showed </w:t>
      </w:r>
      <w:r w:rsidR="00BD51F9">
        <w:t xml:space="preserve">such </w:t>
      </w:r>
      <w:r w:rsidR="00B71E6B">
        <w:t>strong differentiation power</w:t>
      </w:r>
      <w:r w:rsidR="003F54F9">
        <w:t>.</w:t>
      </w:r>
      <w:r w:rsidR="00B71E6B">
        <w:t xml:space="preserve"> </w:t>
      </w:r>
      <w:r w:rsidR="00FA66C7">
        <w:t>The</w:t>
      </w:r>
      <w:r w:rsidR="00B71E6B">
        <w:t xml:space="preserve"> samples </w:t>
      </w:r>
      <w:r w:rsidR="00FA66C7">
        <w:t xml:space="preserve">were </w:t>
      </w:r>
      <w:r w:rsidR="00693BA3">
        <w:t xml:space="preserve">all </w:t>
      </w:r>
      <w:r w:rsidR="00B71E6B">
        <w:t xml:space="preserve">from </w:t>
      </w:r>
      <w:r w:rsidR="00FA66C7">
        <w:t xml:space="preserve">the </w:t>
      </w:r>
      <w:r w:rsidR="00B71E6B">
        <w:t xml:space="preserve">three dominate </w:t>
      </w:r>
      <w:r w:rsidR="00693BA3">
        <w:t>rice-</w:t>
      </w:r>
      <w:r w:rsidR="00B71E6B">
        <w:t xml:space="preserve">producing regions </w:t>
      </w:r>
      <w:r w:rsidR="00693BA3">
        <w:t xml:space="preserve">of </w:t>
      </w:r>
      <w:r w:rsidR="00B71E6B">
        <w:t xml:space="preserve">China, including the northeast China plain (WC, PJ-1, and PJ-2), Yangtze River Basin (SY, JS) and southeast coastal region (GG). Such </w:t>
      </w:r>
      <w:r w:rsidR="009173EA">
        <w:t xml:space="preserve">a geographically </w:t>
      </w:r>
      <w:r w:rsidR="00B71E6B">
        <w:t>wide sampling scope introduced multi</w:t>
      </w:r>
      <w:r w:rsidR="004A7DD8">
        <w:t>ple l</w:t>
      </w:r>
      <w:r w:rsidR="00B71E6B">
        <w:t xml:space="preserve">ayers of </w:t>
      </w:r>
      <w:r w:rsidR="004A7DD8">
        <w:t>variables</w:t>
      </w:r>
      <w:r w:rsidR="009173EA">
        <w:t>, including</w:t>
      </w:r>
      <w:r w:rsidR="00B71E6B">
        <w:t xml:space="preserve"> soil characteristics, agricultural practices and genotype variation</w:t>
      </w:r>
      <w:r w:rsidR="009173EA">
        <w:t>s</w:t>
      </w:r>
      <w:r w:rsidR="00B71E6B">
        <w:t xml:space="preserve">, which </w:t>
      </w:r>
      <w:r w:rsidR="005D56B8">
        <w:t>could</w:t>
      </w:r>
      <w:r w:rsidR="009173EA">
        <w:t xml:space="preserve"> all contribute to </w:t>
      </w:r>
      <w:r w:rsidR="00B71E6B">
        <w:t xml:space="preserve">the </w:t>
      </w:r>
      <w:r w:rsidR="00044C0D">
        <w:t>element</w:t>
      </w:r>
      <w:r w:rsidR="00B71E6B">
        <w:t xml:space="preserve"> profile of crops</w:t>
      </w:r>
      <w:r w:rsidR="00B71E6B">
        <w:fldChar w:fldCharType="begin" w:fldLock="1"/>
      </w:r>
      <w:r w:rsidR="00E47314">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5&lt;/sup&gt;","plainTextFormattedCitation":"45","previouslyFormattedCitation":"&lt;sup&gt;46&lt;/sup&gt;"},"properties":{"noteIndex":0},"schema":"https://github.com/citation-style-language/schema/raw/master/csl-citation.json"}</w:instrText>
      </w:r>
      <w:r w:rsidR="00B71E6B">
        <w:fldChar w:fldCharType="separate"/>
      </w:r>
      <w:r w:rsidR="00E47314" w:rsidRPr="00E47314">
        <w:rPr>
          <w:noProof/>
          <w:vertAlign w:val="superscript"/>
        </w:rPr>
        <w:t>45</w:t>
      </w:r>
      <w:r w:rsidR="00B71E6B">
        <w:fldChar w:fldCharType="end"/>
      </w:r>
      <w:r w:rsidR="00B71E6B" w:rsidRPr="00DA3487">
        <w:rPr>
          <w:vertAlign w:val="superscript"/>
        </w:rPr>
        <w:t>,</w:t>
      </w:r>
      <w:r w:rsidR="00B71E6B">
        <w:fldChar w:fldCharType="begin" w:fldLock="1"/>
      </w:r>
      <w:r w:rsidR="00E47314">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6&lt;/sup&gt;","plainTextFormattedCitation":"46","previouslyFormattedCitation":"&lt;sup&gt;47&lt;/sup&gt;"},"properties":{"noteIndex":0},"schema":"https://github.com/citation-style-language/schema/raw/master/csl-citation.json"}</w:instrText>
      </w:r>
      <w:r w:rsidR="00B71E6B">
        <w:fldChar w:fldCharType="separate"/>
      </w:r>
      <w:r w:rsidR="00E47314" w:rsidRPr="00E47314">
        <w:rPr>
          <w:noProof/>
          <w:vertAlign w:val="superscript"/>
        </w:rPr>
        <w:t>46</w:t>
      </w:r>
      <w:r w:rsidR="00B71E6B">
        <w:fldChar w:fldCharType="end"/>
      </w:r>
      <w:r w:rsidR="00B71E6B">
        <w:t>.</w:t>
      </w:r>
      <w:r w:rsidR="00BD1FB3">
        <w:t xml:space="preserve"> </w:t>
      </w:r>
    </w:p>
    <w:p w14:paraId="0E7AEFEF" w14:textId="1DB5B899" w:rsidR="00085F0C" w:rsidRDefault="000E2819" w:rsidP="00085F0C">
      <w:pPr>
        <w:spacing w:after="0" w:line="240" w:lineRule="auto"/>
      </w:pPr>
      <w:r>
        <w:rPr>
          <w:noProof/>
        </w:rPr>
        <w:lastRenderedPageBreak/>
        <w:drawing>
          <wp:inline distT="0" distB="0" distL="0" distR="0" wp14:anchorId="5F779036" wp14:editId="341721F7">
            <wp:extent cx="5486400" cy="32753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3275330"/>
                    </a:xfrm>
                    <a:prstGeom prst="rect">
                      <a:avLst/>
                    </a:prstGeom>
                  </pic:spPr>
                </pic:pic>
              </a:graphicData>
            </a:graphic>
          </wp:inline>
        </w:drawing>
      </w:r>
    </w:p>
    <w:p w14:paraId="1D53605E" w14:textId="3DF02BEC" w:rsidR="00085F0C" w:rsidRDefault="00085F0C" w:rsidP="00294018">
      <w:pPr>
        <w:spacing w:after="0" w:line="240" w:lineRule="auto"/>
        <w:jc w:val="both"/>
      </w:pPr>
      <w:r>
        <w:t>Fig. 5. Radar plot of</w:t>
      </w:r>
      <w:r w:rsidRPr="00FC7477">
        <w:t xml:space="preserve"> </w:t>
      </w:r>
      <w:r w:rsidR="00294018">
        <w:t xml:space="preserve">the </w:t>
      </w:r>
      <w:r w:rsidRPr="00FC7477">
        <w:t xml:space="preserve">relative median concentrations of </w:t>
      </w:r>
      <w:r w:rsidR="00294018">
        <w:t xml:space="preserve">the </w:t>
      </w:r>
      <w:r>
        <w:t>four</w:t>
      </w:r>
      <w:r w:rsidRPr="00FC7477">
        <w:t xml:space="preserve"> </w:t>
      </w:r>
      <w:r w:rsidR="00294018">
        <w:t xml:space="preserve">features </w:t>
      </w:r>
      <w:r>
        <w:t>(Al, Rb, B and Na)</w:t>
      </w:r>
      <w:r w:rsidRPr="00FC7477">
        <w:t xml:space="preserve"> in </w:t>
      </w:r>
      <w:r w:rsidR="00E35266">
        <w:t xml:space="preserve">the </w:t>
      </w:r>
      <w:r w:rsidRPr="00FC7477">
        <w:t>six types of Chinese GI rice.</w:t>
      </w:r>
    </w:p>
    <w:p w14:paraId="29CDE4D5" w14:textId="77777777" w:rsidR="00085F0C" w:rsidRPr="00294018" w:rsidRDefault="00085F0C" w:rsidP="002C6892">
      <w:pPr>
        <w:jc w:val="both"/>
        <w:rPr>
          <w:rFonts w:ascii="Calibri" w:eastAsia="宋体" w:hAnsi="Calibri" w:cs="Calibri"/>
        </w:rPr>
      </w:pPr>
    </w:p>
    <w:p w14:paraId="3F80585E" w14:textId="229E6478" w:rsidR="006E22F5" w:rsidRPr="0007471E" w:rsidRDefault="00D272E6" w:rsidP="00CB36B0">
      <w:pPr>
        <w:jc w:val="both"/>
      </w:pPr>
      <w:r>
        <w:t>Beyond</w:t>
      </w:r>
      <w:r w:rsidR="00C6131D">
        <w:t xml:space="preserve"> the four </w:t>
      </w:r>
      <w:r w:rsidR="002C0B5B">
        <w:t xml:space="preserve">selected </w:t>
      </w:r>
      <w:del w:id="128" w:author="Xu, Jason" w:date="2020-03-31T16:46:00Z">
        <w:r w:rsidR="002C0B5B" w:rsidDel="00C149A0">
          <w:delText xml:space="preserve">elements </w:delText>
        </w:r>
        <w:r w:rsidDel="00C149A0">
          <w:delText xml:space="preserve"> </w:delText>
        </w:r>
        <w:r w:rsidR="002C0B5B" w:rsidDel="00C149A0">
          <w:delText>(</w:delText>
        </w:r>
      </w:del>
      <w:ins w:id="129" w:author="Xu, Jason" w:date="2020-03-31T16:46:00Z">
        <w:r w:rsidR="00C149A0">
          <w:t>elements (</w:t>
        </w:r>
      </w:ins>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rsidR="002C0B5B">
        <w:t>)</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w:t>
      </w:r>
      <w:r w:rsidR="002C0B5B">
        <w:t xml:space="preserve">a </w:t>
      </w:r>
      <w:r w:rsidR="003532A3">
        <w:t>study on Brazilian rice</w:t>
      </w:r>
      <w:r w:rsidR="002C0B5B">
        <w:fldChar w:fldCharType="begin" w:fldLock="1"/>
      </w:r>
      <w:r w:rsidR="004A6376">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C0B5B">
        <w:fldChar w:fldCharType="separate"/>
      </w:r>
      <w:r w:rsidR="002C0B5B" w:rsidRPr="002C0B5B">
        <w:rPr>
          <w:noProof/>
          <w:vertAlign w:val="superscript"/>
        </w:rPr>
        <w:t>12</w:t>
      </w:r>
      <w:r w:rsidR="002C0B5B">
        <w:fldChar w:fldCharType="end"/>
      </w:r>
      <w:r w:rsidR="002C0B5B">
        <w:t xml:space="preserve"> mentioned </w:t>
      </w:r>
      <w:del w:id="130" w:author="Xu, Jason" w:date="2020-03-31T16:46:00Z">
        <w:r w:rsidR="002C0B5B" w:rsidDel="00C149A0">
          <w:delText>pr</w:delText>
        </w:r>
        <w:r w:rsidR="007C4A7F" w:rsidDel="00C149A0">
          <w:delText>ev</w:delText>
        </w:r>
        <w:r w:rsidR="002C0B5B" w:rsidDel="00C149A0">
          <w:delText>ioulsy</w:delText>
        </w:r>
      </w:del>
      <w:ins w:id="131" w:author="Xu, Jason" w:date="2020-03-31T16:46:00Z">
        <w:r w:rsidR="00C149A0">
          <w:t>previously</w:t>
        </w:r>
      </w:ins>
      <w:r w:rsidR="003532A3">
        <w:t xml:space="preserv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applied to paddy filed</w:t>
      </w:r>
      <w:r w:rsidR="002F2B6A">
        <w:t xml:space="preserve">,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w:t>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w:t>
      </w:r>
      <w:r w:rsidR="007B4C58">
        <w:t xml:space="preserve"> sampled </w:t>
      </w:r>
      <w:r w:rsidR="009375B6">
        <w:t>from Guangxi province</w:t>
      </w:r>
      <w:r w:rsidR="004B21D9">
        <w:t xml:space="preserve">, </w:t>
      </w:r>
      <w:r w:rsidR="0007471E">
        <w:t xml:space="preserve">having the highest level </w:t>
      </w:r>
      <w:r w:rsidR="003040AC">
        <w:t>(Table 1)</w:t>
      </w:r>
      <w:r w:rsidR="00134F7B">
        <w:t>.</w:t>
      </w:r>
      <w:r w:rsidR="0086683F">
        <w:t xml:space="preserve"> </w:t>
      </w:r>
      <w:r w:rsidR="007B4C58">
        <w:t xml:space="preserve">To test </w:t>
      </w:r>
      <w:r w:rsidR="007C4A7F">
        <w:t xml:space="preserve">the </w:t>
      </w:r>
      <w:r w:rsidR="007B4C58">
        <w:t xml:space="preserve">efficiency of the </w:t>
      </w:r>
      <w:r w:rsidR="00666F45">
        <w:t>ML-</w:t>
      </w:r>
      <w:r w:rsidR="00666F45">
        <w:rPr>
          <w:rFonts w:hint="eastAsia"/>
        </w:rPr>
        <w:t>based</w:t>
      </w:r>
      <w:r w:rsidR="00666F45">
        <w:t xml:space="preserve"> framework we established, </w:t>
      </w:r>
      <w:r w:rsidR="004459FB">
        <w:t xml:space="preserve">we </w:t>
      </w:r>
      <w:r w:rsidR="007C4A7F">
        <w:t xml:space="preserve">first </w:t>
      </w:r>
      <w:r w:rsidR="0086683F">
        <w:t>regroup</w:t>
      </w:r>
      <w:r w:rsidR="007C4A7F">
        <w:t>ed</w:t>
      </w:r>
      <w:r w:rsidR="0086683F">
        <w:t xml:space="preserve">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t xml:space="preserve">to </w:t>
      </w:r>
      <w:r w:rsidR="00E259AF">
        <w:rPr>
          <w:iCs/>
        </w:rPr>
        <w:t>the result of feature selection,</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C34A83">
        <w:rPr>
          <w:iCs/>
        </w:rPr>
        <w:t>.</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r w:rsidR="007C4A1B">
        <w:rPr>
          <w:iCs/>
        </w:rPr>
        <w:t>, with 100% predic</w:t>
      </w:r>
      <w:r w:rsidR="007B2290">
        <w:rPr>
          <w:iCs/>
        </w:rPr>
        <w:t xml:space="preserve">ation </w:t>
      </w:r>
      <w:del w:id="132" w:author="Xu, Jason" w:date="2020-03-31T16:46:00Z">
        <w:r w:rsidR="007B2290" w:rsidDel="00C149A0">
          <w:rPr>
            <w:iCs/>
          </w:rPr>
          <w:delText>accuracy</w:delText>
        </w:r>
        <w:r w:rsidR="00AC0D55" w:rsidDel="00C149A0">
          <w:rPr>
            <w:iCs/>
          </w:rPr>
          <w:delText>.</w:delText>
        </w:r>
        <w:r w:rsidR="00D6144C" w:rsidDel="00C149A0">
          <w:rPr>
            <w:iCs/>
          </w:rPr>
          <w:delText>Fig</w:delText>
        </w:r>
      </w:del>
      <w:ins w:id="133" w:author="Xu, Jason" w:date="2020-03-31T16:46:00Z">
        <w:r w:rsidR="00C149A0">
          <w:rPr>
            <w:iCs/>
          </w:rPr>
          <w:t>accuracy. Fig</w:t>
        </w:r>
      </w:ins>
      <w:r w:rsidR="00D6144C">
        <w:rPr>
          <w:iCs/>
        </w:rPr>
        <w:t xml:space="preserve">. 6 visualized the significant difference of </w:t>
      </w:r>
      <w:r w:rsidR="00D6144C">
        <w:rPr>
          <w:iCs/>
          <w:vertAlign w:val="superscript"/>
        </w:rPr>
        <w:t>114</w:t>
      </w:r>
      <w:r w:rsidR="00D6144C">
        <w:rPr>
          <w:iCs/>
        </w:rPr>
        <w:t>Cd concentration between GG and non-GG rice samples (</w:t>
      </w:r>
      <w:r w:rsidR="00D6144C">
        <w:rPr>
          <w:i/>
          <w:iCs/>
        </w:rPr>
        <w:t>P</w:t>
      </w:r>
      <w:r w:rsidR="00D6144C">
        <w:rPr>
          <w:iCs/>
        </w:rPr>
        <w:t xml:space="preserve"> &lt; 0.05)</w:t>
      </w:r>
      <w:r w:rsidR="00F872C3">
        <w:rPr>
          <w:iCs/>
        </w:rPr>
        <w:t>.</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t>
      </w:r>
      <w:r w:rsidR="00BB264C">
        <w:rPr>
          <w:iCs/>
        </w:rPr>
        <w:t xml:space="preserve">majorly </w:t>
      </w:r>
      <w:r w:rsidR="00983450">
        <w:rPr>
          <w:iCs/>
        </w:rPr>
        <w:t xml:space="preserve">due to </w:t>
      </w:r>
      <w:r w:rsidR="009725C3">
        <w:rPr>
          <w:iCs/>
        </w:rPr>
        <w:t xml:space="preserve">the combination of </w:t>
      </w:r>
      <w:r w:rsidR="00E30548">
        <w:rPr>
          <w:iCs/>
        </w:rPr>
        <w:t>geogenic</w:t>
      </w:r>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E47314">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7&lt;/sup&gt;","plainTextFormattedCitation":"47","previouslyFormattedCitation":"&lt;sup&gt;48&lt;/sup&gt;"},"properties":{"noteIndex":0},"schema":"https://github.com/citation-style-language/schema/raw/master/csl-citation.json"}</w:instrText>
      </w:r>
      <w:r w:rsidR="007548E9">
        <w:rPr>
          <w:iCs/>
        </w:rPr>
        <w:fldChar w:fldCharType="separate"/>
      </w:r>
      <w:r w:rsidR="00E47314" w:rsidRPr="00E47314">
        <w:rPr>
          <w:iCs/>
          <w:noProof/>
          <w:vertAlign w:val="superscript"/>
        </w:rPr>
        <w:t>47</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E47314">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7&lt;/sup&gt;","plainTextFormattedCitation":"47","previouslyFormattedCitation":"&lt;sup&gt;48&lt;/sup&gt;"},"properties":{"noteIndex":0},"schema":"https://github.com/citation-style-language/schema/raw/master/csl-citation.json"}</w:instrText>
      </w:r>
      <w:r w:rsidR="00F71C31">
        <w:rPr>
          <w:iCs/>
        </w:rPr>
        <w:fldChar w:fldCharType="separate"/>
      </w:r>
      <w:r w:rsidR="00E47314" w:rsidRPr="00E47314">
        <w:rPr>
          <w:iCs/>
          <w:noProof/>
          <w:vertAlign w:val="superscript"/>
        </w:rPr>
        <w:t>47</w:t>
      </w:r>
      <w:r w:rsidR="00F71C31">
        <w:rPr>
          <w:iCs/>
        </w:rPr>
        <w:fldChar w:fldCharType="end"/>
      </w:r>
      <w:r w:rsidR="00F71C31">
        <w:rPr>
          <w:iCs/>
        </w:rPr>
        <w:t>.</w:t>
      </w:r>
      <w:r w:rsidR="00156D05">
        <w:rPr>
          <w:iCs/>
        </w:rPr>
        <w:t xml:space="preserve"> </w:t>
      </w:r>
      <w:r w:rsidR="006B7154">
        <w:rPr>
          <w:iCs/>
        </w:rPr>
        <w:t>With this, we concluded</w:t>
      </w:r>
      <w:r w:rsidR="005F10FB">
        <w:rPr>
          <w:iCs/>
        </w:rPr>
        <w:t xml:space="preserve"> that</w:t>
      </w:r>
      <w:r w:rsidR="00DB2591">
        <w:rPr>
          <w:iCs/>
        </w:rPr>
        <w:t xml:space="preserve"> by applying the ML-based </w:t>
      </w:r>
      <w:r w:rsidR="00AE1ADC">
        <w:rPr>
          <w:iCs/>
        </w:rPr>
        <w:t>workflow</w:t>
      </w:r>
      <w:r w:rsidR="005F10FB">
        <w:rPr>
          <w:iCs/>
        </w:rPr>
        <w:t xml:space="preserve"> </w:t>
      </w:r>
      <w:r w:rsidR="00DB2591">
        <w:rPr>
          <w:iCs/>
        </w:rPr>
        <w:t xml:space="preserve">, GG rice can be </w:t>
      </w:r>
      <w:r w:rsidR="00500CB1">
        <w:rPr>
          <w:iCs/>
        </w:rPr>
        <w:t xml:space="preserve">differentiated from all other GI rice, with the information provided by </w:t>
      </w:r>
      <w:r w:rsidR="00500CB1" w:rsidRPr="006B7154">
        <w:rPr>
          <w:iCs/>
          <w:vertAlign w:val="superscript"/>
        </w:rPr>
        <w:t>114</w:t>
      </w:r>
      <w:r w:rsidR="00500CB1">
        <w:rPr>
          <w:iCs/>
        </w:rPr>
        <w:t xml:space="preserve">Cd alone. </w:t>
      </w:r>
      <w:commentRangeStart w:id="134"/>
      <w:r w:rsidR="00500CB1">
        <w:rPr>
          <w:iCs/>
        </w:rPr>
        <w:t>To further p</w:t>
      </w:r>
      <w:r w:rsidR="00757EF5">
        <w:rPr>
          <w:iCs/>
        </w:rPr>
        <w:t xml:space="preserve">rotect GI rice </w:t>
      </w:r>
      <w:r w:rsidR="00B14C1C" w:rsidRPr="009959E2">
        <w:t>from potential fraudulent activities, “positive” samples</w:t>
      </w:r>
      <w:r w:rsidR="0028650E">
        <w:t xml:space="preserve"> (</w:t>
      </w:r>
      <w:r w:rsidR="00286DBE">
        <w:t xml:space="preserve">e.g. </w:t>
      </w:r>
      <w:r w:rsidR="0028650E">
        <w:t>GI rice mixed with serial do</w:t>
      </w:r>
      <w:r w:rsidR="00533C08">
        <w:t xml:space="preserve">ses of </w:t>
      </w:r>
      <w:r w:rsidR="00533C08" w:rsidRPr="009959E2">
        <w:t>“l</w:t>
      </w:r>
      <w:r w:rsidR="00533C08" w:rsidRPr="009959E2">
        <w:rPr>
          <w:rFonts w:hint="eastAsia"/>
        </w:rPr>
        <w:t>o</w:t>
      </w:r>
      <w:r w:rsidR="00533C08" w:rsidRPr="009959E2">
        <w:t>ok-alikes”</w:t>
      </w:r>
      <w:r w:rsidR="00533C08" w:rsidRPr="009959E2">
        <w:fldChar w:fldCharType="begin" w:fldLock="1"/>
      </w:r>
      <w:r w:rsidR="00E47314">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8&lt;/sup&gt;","plainTextFormattedCitation":"48","previouslyFormattedCitation":"&lt;sup&gt;49&lt;/sup&gt;"},"properties":{"noteIndex":0},"schema":"https://github.com/citation-style-language/schema/raw/master/csl-citation.json"}</w:instrText>
      </w:r>
      <w:r w:rsidR="00533C08" w:rsidRPr="009959E2">
        <w:fldChar w:fldCharType="separate"/>
      </w:r>
      <w:r w:rsidR="00E47314" w:rsidRPr="00E47314">
        <w:rPr>
          <w:noProof/>
          <w:vertAlign w:val="superscript"/>
        </w:rPr>
        <w:t>48</w:t>
      </w:r>
      <w:r w:rsidR="00533C08" w:rsidRPr="009959E2">
        <w:fldChar w:fldCharType="end"/>
      </w:r>
      <w:r w:rsidR="00286DBE">
        <w:t>)</w:t>
      </w:r>
      <w:r w:rsidR="00B14C1C" w:rsidRPr="009959E2">
        <w:t xml:space="preserve"> </w:t>
      </w:r>
      <w:r w:rsidR="00757EF5">
        <w:t xml:space="preserve">shall be introduced </w:t>
      </w:r>
      <w:r w:rsidR="00B14C1C" w:rsidRPr="009959E2">
        <w:t>into the classification</w:t>
      </w:r>
      <w:r w:rsidR="00757EF5">
        <w:t xml:space="preserve"> </w:t>
      </w:r>
      <w:r w:rsidR="00286DBE">
        <w:t xml:space="preserve">in future studies. </w:t>
      </w:r>
      <w:commentRangeEnd w:id="134"/>
      <w:r w:rsidR="00386A5C">
        <w:rPr>
          <w:rStyle w:val="afc"/>
        </w:rPr>
        <w:commentReference w:id="134"/>
      </w:r>
    </w:p>
    <w:p w14:paraId="69674993" w14:textId="3501FBB4" w:rsidR="008641A0" w:rsidRDefault="00812871" w:rsidP="008641A0">
      <w:pPr>
        <w:jc w:val="both"/>
      </w:pPr>
      <w:r>
        <w:rPr>
          <w:iCs/>
        </w:rPr>
        <w:t>O</w:t>
      </w:r>
      <w:r w:rsidR="008641A0">
        <w:rPr>
          <w:rFonts w:hint="eastAsia"/>
          <w:iCs/>
        </w:rPr>
        <w:t>u</w:t>
      </w:r>
      <w:r w:rsidR="008641A0">
        <w:rPr>
          <w:iCs/>
        </w:rPr>
        <w:t xml:space="preserve">r study demonstrated that multi-element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This </w:t>
      </w:r>
      <w:r w:rsidR="008641A0">
        <w:rPr>
          <w:iCs/>
        </w:rPr>
        <w:t xml:space="preserve">opens the </w:t>
      </w:r>
      <w:r w:rsidR="008641A0">
        <w:t xml:space="preserve">door </w:t>
      </w:r>
      <w:r w:rsidR="0027383A">
        <w:t xml:space="preserve">for future study on </w:t>
      </w:r>
      <w:r w:rsidR="0027383A">
        <w:lastRenderedPageBreak/>
        <w:t xml:space="preserve">the </w:t>
      </w:r>
      <w:r w:rsidR="00CD708C">
        <w:t xml:space="preserve">application </w:t>
      </w:r>
      <w:r w:rsidR="0027383A">
        <w:t xml:space="preserve">of </w:t>
      </w:r>
      <w:r w:rsidR="0037126E">
        <w:t xml:space="preserve">fast, and low-cost </w:t>
      </w:r>
      <w:r w:rsidR="00EC2A59">
        <w:t>multi</w:t>
      </w:r>
      <w:r w:rsidR="00A43439">
        <w:t>-element profiling tool</w:t>
      </w:r>
      <w:r w:rsidR="009F61B7">
        <w:t>s</w:t>
      </w:r>
      <w:r w:rsidR="001910F0">
        <w:t xml:space="preserve"> such as </w:t>
      </w:r>
      <w:r w:rsidR="001910F0" w:rsidRPr="001910F0">
        <w:t xml:space="preserve">X-ray fluorescence </w:t>
      </w:r>
      <w:r w:rsidR="00A65BD5">
        <w:t xml:space="preserve">(XRF) </w:t>
      </w:r>
      <w:r w:rsidR="001910F0" w:rsidRPr="001910F0">
        <w:t>spectrometry</w:t>
      </w:r>
      <w:r w:rsidR="00307C08">
        <w:fldChar w:fldCharType="begin" w:fldLock="1"/>
      </w:r>
      <w:r w:rsidR="00E47314">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49&lt;/sup&gt;","plainTextFormattedCitation":"49","previouslyFormattedCitation":"&lt;sup&gt;50&lt;/sup&gt;"},"properties":{"noteIndex":0},"schema":"https://github.com/citation-style-language/schema/raw/master/csl-citation.json"}</w:instrText>
      </w:r>
      <w:r w:rsidR="00307C08">
        <w:fldChar w:fldCharType="separate"/>
      </w:r>
      <w:r w:rsidR="00E47314" w:rsidRPr="00E47314">
        <w:rPr>
          <w:noProof/>
          <w:vertAlign w:val="superscript"/>
        </w:rPr>
        <w:t>49</w:t>
      </w:r>
      <w:r w:rsidR="00307C08">
        <w:fldChar w:fldCharType="end"/>
      </w:r>
      <w:r w:rsidR="0037126E">
        <w:t xml:space="preserve">, </w:t>
      </w:r>
      <w:r w:rsidR="00307C08">
        <w:t>in the</w:t>
      </w:r>
      <w:r w:rsidR="00BD74E8">
        <w:t xml:space="preserve"> determin</w:t>
      </w:r>
      <w:r w:rsidR="00307C08">
        <w:t xml:space="preserve">ation of </w:t>
      </w:r>
      <w:r w:rsidR="001C04C7">
        <w:t xml:space="preserve">rice </w:t>
      </w:r>
      <w:r w:rsidR="00BD74E8">
        <w:t>geological origins</w:t>
      </w:r>
      <w:r w:rsidR="007A000E">
        <w:t xml:space="preserve">. </w:t>
      </w:r>
    </w:p>
    <w:p w14:paraId="471385FB" w14:textId="34A8F57F" w:rsidR="00663863" w:rsidRDefault="00663863" w:rsidP="00663863">
      <w:pPr>
        <w:jc w:val="both"/>
        <w:rPr>
          <w:b/>
        </w:rPr>
      </w:pPr>
      <w:r w:rsidRPr="00663863">
        <w:rPr>
          <w:b/>
        </w:rPr>
        <w:t>ABBREVIATIONS USED</w:t>
      </w:r>
    </w:p>
    <w:p w14:paraId="7EA02119" w14:textId="026D61DD" w:rsidR="00015CBB" w:rsidRPr="00FD2032" w:rsidRDefault="004930F8" w:rsidP="00663863">
      <w:pPr>
        <w:jc w:val="both"/>
        <w:rPr>
          <w:bCs/>
        </w:rPr>
      </w:pPr>
      <w:r w:rsidRPr="00FD2032">
        <w:rPr>
          <w:bCs/>
        </w:rPr>
        <w:t>ANOVA, one-way analysis of variance; AQSIQ, General Administration of Quality Supervision, Inspection and Quarantine;</w:t>
      </w:r>
      <w:del w:id="135" w:author="Peng, Hong" w:date="2020-03-29T19:09:00Z">
        <w:r w:rsidRPr="00FD2032" w:rsidDel="004C1675">
          <w:rPr>
            <w:bCs/>
          </w:rPr>
          <w:delText xml:space="preserve"> </w:delText>
        </w:r>
        <w:commentRangeStart w:id="136"/>
        <w:r w:rsidRPr="00FD2032" w:rsidDel="004C1675">
          <w:rPr>
            <w:bCs/>
          </w:rPr>
          <w:delText>CRM, certified reference material;</w:delText>
        </w:r>
      </w:del>
      <w:r w:rsidRPr="00FD2032">
        <w:rPr>
          <w:bCs/>
        </w:rPr>
        <w:t xml:space="preserve"> E</w:t>
      </w:r>
      <w:commentRangeEnd w:id="136"/>
      <w:r w:rsidR="009875A3">
        <w:rPr>
          <w:rStyle w:val="afc"/>
        </w:rPr>
        <w:commentReference w:id="136"/>
      </w:r>
      <w:r w:rsidRPr="00FD2032">
        <w:rPr>
          <w:bCs/>
        </w:rPr>
        <w:t>U, European Union; GI, geographical indication; ICP-MS, inductively coupled plasma mass spectrometry; LDA, linear discriminate analysis; ML, machine learning; MoA, Ministry of Agriculture; MVA, multivariate analysis;</w:t>
      </w:r>
      <w:del w:id="138" w:author="Peng, Hong" w:date="2020-03-29T19:10:00Z">
        <w:r w:rsidRPr="00FD2032" w:rsidDel="004C1675">
          <w:rPr>
            <w:bCs/>
          </w:rPr>
          <w:delText xml:space="preserve"> </w:delText>
        </w:r>
      </w:del>
      <w:r w:rsidRPr="00FD2032">
        <w:rPr>
          <w:bCs/>
        </w:rPr>
        <w:t xml:space="preserve">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ins w:id="139" w:author="Peng, Hong" w:date="2020-03-29T19:10:00Z">
        <w:r w:rsidR="004C1675">
          <w:rPr>
            <w:bCs/>
          </w:rPr>
          <w:t>.</w:t>
        </w:r>
      </w:ins>
    </w:p>
    <w:p w14:paraId="3A7E7DC5" w14:textId="1EB5FF65" w:rsidR="008641A0" w:rsidRDefault="008641A0" w:rsidP="008641A0">
      <w:pPr>
        <w:jc w:val="both"/>
        <w:rPr>
          <w:b/>
        </w:rPr>
      </w:pPr>
      <w:r>
        <w:rPr>
          <w:b/>
        </w:rPr>
        <w:t xml:space="preserve">ACKNOWLEDGMENT </w:t>
      </w:r>
    </w:p>
    <w:p w14:paraId="254E4086" w14:textId="62573BD7" w:rsidR="008641A0" w:rsidRDefault="008641A0" w:rsidP="003805CC">
      <w:pPr>
        <w:jc w:val="both"/>
      </w:pPr>
      <w:r>
        <w:t>We want to thank Dr. Di Wu from Yangtze Delta Region Institute of Tsinghua University for his tremendous support on sampling. We thank Ms. Si Lin</w:t>
      </w:r>
      <w:r w:rsidR="00786966">
        <w:t xml:space="preserve"> and Hongwei Qiao</w:t>
      </w:r>
      <w:r w:rsidR="00EF56DE">
        <w:t xml:space="preserve"> </w:t>
      </w:r>
      <w:r>
        <w:t xml:space="preserve">for </w:t>
      </w:r>
      <w:r w:rsidR="00786966">
        <w:t xml:space="preserve">their </w:t>
      </w:r>
      <w:r w:rsidR="00405BD8" w:rsidRPr="00405BD8">
        <w:t>industrious</w:t>
      </w:r>
      <w:r w:rsidR="00405BD8">
        <w:t xml:space="preserve"> </w:t>
      </w:r>
      <w:r>
        <w:t>work on</w:t>
      </w:r>
      <w:del w:id="140" w:author="Peng, Hong" w:date="2020-03-29T17:54:00Z">
        <w:r w:rsidDel="003E0C71">
          <w:delText xml:space="preserve"> </w:delText>
        </w:r>
      </w:del>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commentRangeStart w:id="141"/>
      <w:r w:rsidRPr="007C0490">
        <w:rPr>
          <w:rFonts w:hint="eastAsia"/>
          <w:b/>
          <w:bCs/>
        </w:rPr>
        <w:t>F</w:t>
      </w:r>
      <w:r w:rsidRPr="007C0490">
        <w:rPr>
          <w:b/>
          <w:bCs/>
        </w:rPr>
        <w:t xml:space="preserve">UNDING </w:t>
      </w:r>
      <w:r w:rsidR="00204AEF" w:rsidRPr="007C0490">
        <w:rPr>
          <w:b/>
          <w:bCs/>
        </w:rPr>
        <w:t xml:space="preserve">SOURCES </w:t>
      </w:r>
      <w:commentRangeEnd w:id="141"/>
      <w:r w:rsidR="00DF2003">
        <w:rPr>
          <w:rStyle w:val="afc"/>
        </w:rPr>
        <w:commentReference w:id="141"/>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1CDECF9C" w14:textId="500F200B" w:rsidR="00E47314" w:rsidRPr="00E47314" w:rsidRDefault="00FE7C78" w:rsidP="00E47314">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47314" w:rsidRPr="00E47314">
        <w:rPr>
          <w:rFonts w:ascii="Calibri" w:hAnsi="Calibri" w:cs="Calibri"/>
          <w:noProof/>
          <w:szCs w:val="24"/>
        </w:rPr>
        <w:t>1.</w:t>
      </w:r>
      <w:r w:rsidR="00E47314" w:rsidRPr="00E47314">
        <w:rPr>
          <w:rFonts w:ascii="Calibri" w:hAnsi="Calibri" w:cs="Calibri"/>
          <w:noProof/>
          <w:szCs w:val="24"/>
        </w:rPr>
        <w:tab/>
        <w:t xml:space="preserve">Drivelos, S. A. &amp; Georgiou, C. A. Multi-element and multi-isotope-ratio analysis to determine the geographical origin of foods in the European Union. </w:t>
      </w:r>
      <w:r w:rsidR="00E47314" w:rsidRPr="00E47314">
        <w:rPr>
          <w:rFonts w:ascii="Calibri" w:hAnsi="Calibri" w:cs="Calibri"/>
          <w:i/>
          <w:iCs/>
          <w:noProof/>
          <w:szCs w:val="24"/>
        </w:rPr>
        <w:t>TrAC - Trends Anal. Chem.</w:t>
      </w:r>
      <w:r w:rsidR="00E47314" w:rsidRPr="00E47314">
        <w:rPr>
          <w:rFonts w:ascii="Calibri" w:hAnsi="Calibri" w:cs="Calibri"/>
          <w:noProof/>
          <w:szCs w:val="24"/>
        </w:rPr>
        <w:t xml:space="preserve"> </w:t>
      </w:r>
      <w:r w:rsidR="00E47314" w:rsidRPr="00E47314">
        <w:rPr>
          <w:rFonts w:ascii="Calibri" w:hAnsi="Calibri" w:cs="Calibri"/>
          <w:b/>
          <w:bCs/>
          <w:noProof/>
          <w:szCs w:val="24"/>
        </w:rPr>
        <w:t>40</w:t>
      </w:r>
      <w:r w:rsidR="00E47314" w:rsidRPr="00E47314">
        <w:rPr>
          <w:rFonts w:ascii="Calibri" w:hAnsi="Calibri" w:cs="Calibri"/>
          <w:noProof/>
          <w:szCs w:val="24"/>
        </w:rPr>
        <w:t>, 38–51 (2012).</w:t>
      </w:r>
    </w:p>
    <w:p w14:paraId="2ACF58E8"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2.</w:t>
      </w:r>
      <w:r w:rsidRPr="00E47314">
        <w:rPr>
          <w:rFonts w:ascii="Calibri" w:hAnsi="Calibri" w:cs="Calibri"/>
          <w:noProof/>
          <w:szCs w:val="24"/>
        </w:rPr>
        <w:tab/>
        <w:t xml:space="preserve">Summary of the Paris Convention for the Protection of Industrial Property (1883). Available at: https://www.wipo.int/treaties/en/ip/paris/summary_paris.html. </w:t>
      </w:r>
    </w:p>
    <w:p w14:paraId="6F928FD3"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3.</w:t>
      </w:r>
      <w:r w:rsidRPr="00E47314">
        <w:rPr>
          <w:rFonts w:ascii="Calibri" w:hAnsi="Calibri" w:cs="Calibri"/>
          <w:noProof/>
          <w:szCs w:val="24"/>
        </w:rPr>
        <w:tab/>
        <w:t xml:space="preserve">Luykx, D. M. A. M. &amp; Ruth, S. M. Van. Food Chemistry An overview of analytical methods for determining the geographical origin of food products. </w:t>
      </w:r>
      <w:r w:rsidRPr="00E47314">
        <w:rPr>
          <w:rFonts w:ascii="Calibri" w:hAnsi="Calibri" w:cs="Calibri"/>
          <w:b/>
          <w:bCs/>
          <w:noProof/>
          <w:szCs w:val="24"/>
        </w:rPr>
        <w:t>107</w:t>
      </w:r>
      <w:r w:rsidRPr="00E47314">
        <w:rPr>
          <w:rFonts w:ascii="Calibri" w:hAnsi="Calibri" w:cs="Calibri"/>
          <w:noProof/>
          <w:szCs w:val="24"/>
        </w:rPr>
        <w:t>, 897–911 (2008).</w:t>
      </w:r>
    </w:p>
    <w:p w14:paraId="64A47FCC"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4.</w:t>
      </w:r>
      <w:r w:rsidRPr="00E47314">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15C78F8D"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5.</w:t>
      </w:r>
      <w:r w:rsidRPr="00E47314">
        <w:rPr>
          <w:rFonts w:ascii="Calibri" w:hAnsi="Calibri" w:cs="Calibri"/>
          <w:noProof/>
          <w:szCs w:val="24"/>
        </w:rPr>
        <w:tab/>
        <w:t xml:space="preserve">Li, Y. Protection of Geographical Indications in China. (2017). Available at: https://www.niuyie.com/protection-of-geographical-indications-in-china/. </w:t>
      </w:r>
    </w:p>
    <w:p w14:paraId="23DAD0EB"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6.</w:t>
      </w:r>
      <w:r w:rsidRPr="00E47314">
        <w:rPr>
          <w:rFonts w:ascii="Calibri" w:hAnsi="Calibri" w:cs="Calibri"/>
          <w:noProof/>
          <w:szCs w:val="24"/>
        </w:rPr>
        <w:tab/>
        <w:t xml:space="preserve">Chauhan, B. S., Jabran, K. &amp; Mahajan, G. </w:t>
      </w:r>
      <w:r w:rsidRPr="00E47314">
        <w:rPr>
          <w:rFonts w:ascii="Calibri" w:hAnsi="Calibri" w:cs="Calibri"/>
          <w:i/>
          <w:iCs/>
          <w:noProof/>
          <w:szCs w:val="24"/>
        </w:rPr>
        <w:t>Rice Production Worldwide</w:t>
      </w:r>
      <w:r w:rsidRPr="00E47314">
        <w:rPr>
          <w:rFonts w:ascii="Calibri" w:hAnsi="Calibri" w:cs="Calibri"/>
          <w:noProof/>
          <w:szCs w:val="24"/>
        </w:rPr>
        <w:t>.</w:t>
      </w:r>
    </w:p>
    <w:p w14:paraId="1C8D7FCB"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7.</w:t>
      </w:r>
      <w:r w:rsidRPr="00E47314">
        <w:rPr>
          <w:rFonts w:ascii="Calibri" w:hAnsi="Calibri" w:cs="Calibri"/>
          <w:noProof/>
          <w:szCs w:val="24"/>
        </w:rPr>
        <w:tab/>
        <w:t xml:space="preserve">Paddy rice production worldwide 2017-2018, by country,. </w:t>
      </w:r>
      <w:r w:rsidRPr="00E47314">
        <w:rPr>
          <w:rFonts w:ascii="Calibri" w:hAnsi="Calibri" w:cs="Calibri"/>
          <w:i/>
          <w:iCs/>
          <w:noProof/>
          <w:szCs w:val="24"/>
        </w:rPr>
        <w:t>Statista</w:t>
      </w:r>
      <w:r w:rsidRPr="00E47314">
        <w:rPr>
          <w:rFonts w:ascii="Calibri" w:hAnsi="Calibri" w:cs="Calibri"/>
          <w:noProof/>
          <w:szCs w:val="24"/>
        </w:rPr>
        <w:t xml:space="preserve"> (2019). Available at: https://www.statista.com/statistics/255937/leading-rice-producers-worldwide/. </w:t>
      </w:r>
    </w:p>
    <w:p w14:paraId="7B6C5FF7"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8.</w:t>
      </w:r>
      <w:r w:rsidRPr="00E47314">
        <w:rPr>
          <w:rFonts w:ascii="Calibri" w:hAnsi="Calibri" w:cs="Calibri"/>
          <w:noProof/>
          <w:szCs w:val="24"/>
        </w:rPr>
        <w:tab/>
        <w:t xml:space="preserve">Jin, S., Zhang, Y. &amp; Xu, Y. Amount of information and the willingness of consumers to pay for food traceability in China. </w:t>
      </w:r>
      <w:r w:rsidRPr="00E47314">
        <w:rPr>
          <w:rFonts w:ascii="Calibri" w:hAnsi="Calibri" w:cs="Calibri"/>
          <w:i/>
          <w:iCs/>
          <w:noProof/>
          <w:szCs w:val="24"/>
        </w:rPr>
        <w:t>Food Control</w:t>
      </w:r>
      <w:r w:rsidRPr="00E47314">
        <w:rPr>
          <w:rFonts w:ascii="Calibri" w:hAnsi="Calibri" w:cs="Calibri"/>
          <w:noProof/>
          <w:szCs w:val="24"/>
        </w:rPr>
        <w:t xml:space="preserve"> (2017). doi:10.1016/j.foodcont.2017.02.012</w:t>
      </w:r>
    </w:p>
    <w:p w14:paraId="07AA830A"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9.</w:t>
      </w:r>
      <w:r w:rsidRPr="00E47314">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E47314">
        <w:rPr>
          <w:rFonts w:ascii="Calibri" w:hAnsi="Calibri" w:cs="Calibri"/>
          <w:b/>
          <w:bCs/>
          <w:noProof/>
          <w:szCs w:val="24"/>
        </w:rPr>
        <w:t>5</w:t>
      </w:r>
      <w:r w:rsidRPr="00E47314">
        <w:rPr>
          <w:rFonts w:ascii="Calibri" w:hAnsi="Calibri" w:cs="Calibri"/>
          <w:noProof/>
          <w:szCs w:val="24"/>
        </w:rPr>
        <w:t>, 80–96 (2014).</w:t>
      </w:r>
    </w:p>
    <w:p w14:paraId="3371D74C"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lastRenderedPageBreak/>
        <w:t>10.</w:t>
      </w:r>
      <w:r w:rsidRPr="00E47314">
        <w:rPr>
          <w:rFonts w:ascii="Calibri" w:hAnsi="Calibri" w:cs="Calibri"/>
          <w:noProof/>
          <w:szCs w:val="24"/>
        </w:rPr>
        <w:tab/>
        <w:t>Veeck, G. Food Safety Concerns and Rice Imports in China : 1998 - 2016. (2017).</w:t>
      </w:r>
    </w:p>
    <w:p w14:paraId="315D4F15"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11.</w:t>
      </w:r>
      <w:r w:rsidRPr="00E47314">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E47314">
        <w:rPr>
          <w:rFonts w:ascii="Calibri" w:hAnsi="Calibri" w:cs="Calibri"/>
          <w:i/>
          <w:iCs/>
          <w:noProof/>
          <w:szCs w:val="24"/>
        </w:rPr>
        <w:t>Food Chem.</w:t>
      </w:r>
      <w:r w:rsidRPr="00E47314">
        <w:rPr>
          <w:rFonts w:ascii="Calibri" w:hAnsi="Calibri" w:cs="Calibri"/>
          <w:noProof/>
          <w:szCs w:val="24"/>
        </w:rPr>
        <w:t xml:space="preserve"> </w:t>
      </w:r>
      <w:r w:rsidRPr="00E47314">
        <w:rPr>
          <w:rFonts w:ascii="Calibri" w:hAnsi="Calibri" w:cs="Calibri"/>
          <w:b/>
          <w:bCs/>
          <w:noProof/>
          <w:szCs w:val="24"/>
        </w:rPr>
        <w:t>141</w:t>
      </w:r>
      <w:r w:rsidRPr="00E47314">
        <w:rPr>
          <w:rFonts w:ascii="Calibri" w:hAnsi="Calibri" w:cs="Calibri"/>
          <w:noProof/>
          <w:szCs w:val="24"/>
        </w:rPr>
        <w:t>, 3504–3509 (2013).</w:t>
      </w:r>
    </w:p>
    <w:p w14:paraId="63AFB59D"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12.</w:t>
      </w:r>
      <w:r w:rsidRPr="00E47314">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E47314">
        <w:rPr>
          <w:rFonts w:ascii="Calibri" w:hAnsi="Calibri" w:cs="Calibri"/>
          <w:i/>
          <w:iCs/>
          <w:noProof/>
          <w:szCs w:val="24"/>
        </w:rPr>
        <w:t>Comput. Electron. Agric.</w:t>
      </w:r>
      <w:r w:rsidRPr="00E47314">
        <w:rPr>
          <w:rFonts w:ascii="Calibri" w:hAnsi="Calibri" w:cs="Calibri"/>
          <w:noProof/>
          <w:szCs w:val="24"/>
        </w:rPr>
        <w:t xml:space="preserve"> </w:t>
      </w:r>
      <w:r w:rsidRPr="00E47314">
        <w:rPr>
          <w:rFonts w:ascii="Calibri" w:hAnsi="Calibri" w:cs="Calibri"/>
          <w:b/>
          <w:bCs/>
          <w:noProof/>
          <w:szCs w:val="24"/>
        </w:rPr>
        <w:t>121</w:t>
      </w:r>
      <w:r w:rsidRPr="00E47314">
        <w:rPr>
          <w:rFonts w:ascii="Calibri" w:hAnsi="Calibri" w:cs="Calibri"/>
          <w:noProof/>
          <w:szCs w:val="24"/>
        </w:rPr>
        <w:t>, 101–107 (2016).</w:t>
      </w:r>
    </w:p>
    <w:p w14:paraId="66D731D5"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13.</w:t>
      </w:r>
      <w:r w:rsidRPr="00E47314">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E47314">
        <w:rPr>
          <w:rFonts w:ascii="Calibri" w:hAnsi="Calibri" w:cs="Calibri"/>
          <w:i/>
          <w:iCs/>
          <w:noProof/>
          <w:szCs w:val="24"/>
        </w:rPr>
        <w:t>J. Anal. Test.</w:t>
      </w:r>
      <w:r w:rsidRPr="00E47314">
        <w:rPr>
          <w:rFonts w:ascii="Calibri" w:hAnsi="Calibri" w:cs="Calibri"/>
          <w:noProof/>
          <w:szCs w:val="24"/>
        </w:rPr>
        <w:t xml:space="preserve"> </w:t>
      </w:r>
      <w:r w:rsidRPr="00E47314">
        <w:rPr>
          <w:rFonts w:ascii="Calibri" w:hAnsi="Calibri" w:cs="Calibri"/>
          <w:b/>
          <w:bCs/>
          <w:noProof/>
          <w:szCs w:val="24"/>
        </w:rPr>
        <w:t>2</w:t>
      </w:r>
      <w:r w:rsidRPr="00E47314">
        <w:rPr>
          <w:rFonts w:ascii="Calibri" w:hAnsi="Calibri" w:cs="Calibri"/>
          <w:noProof/>
          <w:szCs w:val="24"/>
        </w:rPr>
        <w:t>, 138–148 (2018).</w:t>
      </w:r>
    </w:p>
    <w:p w14:paraId="689FA480"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14.</w:t>
      </w:r>
      <w:r w:rsidRPr="00E47314">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E47314">
        <w:rPr>
          <w:rFonts w:ascii="Calibri" w:hAnsi="Calibri" w:cs="Calibri"/>
          <w:i/>
          <w:iCs/>
          <w:noProof/>
          <w:szCs w:val="24"/>
        </w:rPr>
        <w:t>Microchem. J.</w:t>
      </w:r>
      <w:r w:rsidRPr="00E47314">
        <w:rPr>
          <w:rFonts w:ascii="Calibri" w:hAnsi="Calibri" w:cs="Calibri"/>
          <w:noProof/>
          <w:szCs w:val="24"/>
        </w:rPr>
        <w:t xml:space="preserve"> </w:t>
      </w:r>
      <w:r w:rsidRPr="00E47314">
        <w:rPr>
          <w:rFonts w:ascii="Calibri" w:hAnsi="Calibri" w:cs="Calibri"/>
          <w:b/>
          <w:bCs/>
          <w:noProof/>
          <w:szCs w:val="24"/>
        </w:rPr>
        <w:t>152</w:t>
      </w:r>
      <w:r w:rsidRPr="00E47314">
        <w:rPr>
          <w:rFonts w:ascii="Calibri" w:hAnsi="Calibri" w:cs="Calibri"/>
          <w:noProof/>
          <w:szCs w:val="24"/>
        </w:rPr>
        <w:t>, 104295 (2020).</w:t>
      </w:r>
    </w:p>
    <w:p w14:paraId="4F76A076"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15.</w:t>
      </w:r>
      <w:r w:rsidRPr="00E47314">
        <w:rPr>
          <w:rFonts w:ascii="Calibri" w:hAnsi="Calibri" w:cs="Calibri"/>
          <w:noProof/>
          <w:szCs w:val="24"/>
        </w:rPr>
        <w:tab/>
        <w:t xml:space="preserve">Maione, C. &amp; Barbosa, R. M. Recent applications of multivariate data analysis methods in the authentication of rice and the most analyzed parameters: A review. </w:t>
      </w:r>
      <w:r w:rsidRPr="00E47314">
        <w:rPr>
          <w:rFonts w:ascii="Calibri" w:hAnsi="Calibri" w:cs="Calibri"/>
          <w:i/>
          <w:iCs/>
          <w:noProof/>
          <w:szCs w:val="24"/>
        </w:rPr>
        <w:t>Crit. Rev. Food Sci. Nutr.</w:t>
      </w:r>
      <w:r w:rsidRPr="00E47314">
        <w:rPr>
          <w:rFonts w:ascii="Calibri" w:hAnsi="Calibri" w:cs="Calibri"/>
          <w:noProof/>
          <w:szCs w:val="24"/>
        </w:rPr>
        <w:t xml:space="preserve"> </w:t>
      </w:r>
      <w:r w:rsidRPr="00E47314">
        <w:rPr>
          <w:rFonts w:ascii="Calibri" w:hAnsi="Calibri" w:cs="Calibri"/>
          <w:b/>
          <w:bCs/>
          <w:noProof/>
          <w:szCs w:val="24"/>
        </w:rPr>
        <w:t>8398</w:t>
      </w:r>
      <w:r w:rsidRPr="00E47314">
        <w:rPr>
          <w:rFonts w:ascii="Calibri" w:hAnsi="Calibri" w:cs="Calibri"/>
          <w:noProof/>
          <w:szCs w:val="24"/>
        </w:rPr>
        <w:t>, 1–12 (2018).</w:t>
      </w:r>
    </w:p>
    <w:p w14:paraId="14F6A02B"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16.</w:t>
      </w:r>
      <w:r w:rsidRPr="00E47314">
        <w:rPr>
          <w:rFonts w:ascii="Calibri" w:hAnsi="Calibri" w:cs="Calibri"/>
          <w:noProof/>
          <w:szCs w:val="24"/>
        </w:rPr>
        <w:tab/>
        <w:t xml:space="preserve">Jiménez-Carvelo, A. M., González-Casado, A., Bagur-González, M. G. &amp; Cuadros-Rodríguez, L. </w:t>
      </w:r>
      <w:r w:rsidRPr="00E47314">
        <w:rPr>
          <w:rFonts w:ascii="Calibri" w:hAnsi="Calibri" w:cs="Calibri"/>
          <w:i/>
          <w:iCs/>
          <w:noProof/>
          <w:szCs w:val="24"/>
        </w:rPr>
        <w:t>Alternative data mining/machine learning methods for the analytical evaluation of food quality and authenticity – A review</w:t>
      </w:r>
      <w:r w:rsidRPr="00E47314">
        <w:rPr>
          <w:rFonts w:ascii="Calibri" w:hAnsi="Calibri" w:cs="Calibri"/>
          <w:noProof/>
          <w:szCs w:val="24"/>
        </w:rPr>
        <w:t xml:space="preserve">. </w:t>
      </w:r>
      <w:r w:rsidRPr="00E47314">
        <w:rPr>
          <w:rFonts w:ascii="Calibri" w:hAnsi="Calibri" w:cs="Calibri"/>
          <w:i/>
          <w:iCs/>
          <w:noProof/>
          <w:szCs w:val="24"/>
        </w:rPr>
        <w:t>Food Research International</w:t>
      </w:r>
      <w:r w:rsidRPr="00E47314">
        <w:rPr>
          <w:rFonts w:ascii="Calibri" w:hAnsi="Calibri" w:cs="Calibri"/>
          <w:noProof/>
          <w:szCs w:val="24"/>
        </w:rPr>
        <w:t xml:space="preserve"> </w:t>
      </w:r>
      <w:r w:rsidRPr="00E47314">
        <w:rPr>
          <w:rFonts w:ascii="Calibri" w:hAnsi="Calibri" w:cs="Calibri"/>
          <w:b/>
          <w:bCs/>
          <w:noProof/>
          <w:szCs w:val="24"/>
        </w:rPr>
        <w:t>122</w:t>
      </w:r>
      <w:r w:rsidRPr="00E47314">
        <w:rPr>
          <w:rFonts w:ascii="Calibri" w:hAnsi="Calibri" w:cs="Calibri"/>
          <w:noProof/>
          <w:szCs w:val="24"/>
        </w:rPr>
        <w:t>, (Elsevier Ltd, 2019).</w:t>
      </w:r>
    </w:p>
    <w:p w14:paraId="546B482B"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17.</w:t>
      </w:r>
      <w:r w:rsidRPr="00E47314">
        <w:rPr>
          <w:rFonts w:ascii="Calibri" w:hAnsi="Calibri" w:cs="Calibri"/>
          <w:noProof/>
          <w:szCs w:val="24"/>
        </w:rPr>
        <w:tab/>
        <w:t xml:space="preserve">Cutler, D. R. </w:t>
      </w:r>
      <w:r w:rsidRPr="00E47314">
        <w:rPr>
          <w:rFonts w:ascii="Calibri" w:hAnsi="Calibri" w:cs="Calibri"/>
          <w:i/>
          <w:iCs/>
          <w:noProof/>
          <w:szCs w:val="24"/>
        </w:rPr>
        <w:t>et al.</w:t>
      </w:r>
      <w:r w:rsidRPr="00E47314">
        <w:rPr>
          <w:rFonts w:ascii="Calibri" w:hAnsi="Calibri" w:cs="Calibri"/>
          <w:noProof/>
          <w:szCs w:val="24"/>
        </w:rPr>
        <w:t xml:space="preserve"> RANDOM FORESTS FOR CLASSIFICATION IN ECOLOGY. </w:t>
      </w:r>
      <w:r w:rsidRPr="00E47314">
        <w:rPr>
          <w:rFonts w:ascii="Calibri" w:hAnsi="Calibri" w:cs="Calibri"/>
          <w:i/>
          <w:iCs/>
          <w:noProof/>
          <w:szCs w:val="24"/>
        </w:rPr>
        <w:t>Ecology</w:t>
      </w:r>
      <w:r w:rsidRPr="00E47314">
        <w:rPr>
          <w:rFonts w:ascii="Calibri" w:hAnsi="Calibri" w:cs="Calibri"/>
          <w:noProof/>
          <w:szCs w:val="24"/>
        </w:rPr>
        <w:t xml:space="preserve"> </w:t>
      </w:r>
      <w:r w:rsidRPr="00E47314">
        <w:rPr>
          <w:rFonts w:ascii="Calibri" w:hAnsi="Calibri" w:cs="Calibri"/>
          <w:b/>
          <w:bCs/>
          <w:noProof/>
          <w:szCs w:val="24"/>
        </w:rPr>
        <w:t>88</w:t>
      </w:r>
      <w:r w:rsidRPr="00E47314">
        <w:rPr>
          <w:rFonts w:ascii="Calibri" w:hAnsi="Calibri" w:cs="Calibri"/>
          <w:noProof/>
          <w:szCs w:val="24"/>
        </w:rPr>
        <w:t>, 2783–2792 (2007).</w:t>
      </w:r>
    </w:p>
    <w:p w14:paraId="32BC7C74"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18.</w:t>
      </w:r>
      <w:r w:rsidRPr="00E47314">
        <w:rPr>
          <w:rFonts w:ascii="Calibri" w:hAnsi="Calibri" w:cs="Calibri"/>
          <w:noProof/>
          <w:szCs w:val="24"/>
        </w:rPr>
        <w:tab/>
        <w:t xml:space="preserve">Hu, W. Identifying predictive markers of chemosensitivity of breast cancer with random forests. </w:t>
      </w:r>
      <w:r w:rsidRPr="00E47314">
        <w:rPr>
          <w:rFonts w:ascii="Calibri" w:hAnsi="Calibri" w:cs="Calibri"/>
          <w:i/>
          <w:iCs/>
          <w:noProof/>
          <w:szCs w:val="24"/>
        </w:rPr>
        <w:t>J. Biomed. Sci. Eng.</w:t>
      </w:r>
      <w:r w:rsidRPr="00E47314">
        <w:rPr>
          <w:rFonts w:ascii="Calibri" w:hAnsi="Calibri" w:cs="Calibri"/>
          <w:noProof/>
          <w:szCs w:val="24"/>
        </w:rPr>
        <w:t xml:space="preserve"> </w:t>
      </w:r>
      <w:r w:rsidRPr="00E47314">
        <w:rPr>
          <w:rFonts w:ascii="Calibri" w:hAnsi="Calibri" w:cs="Calibri"/>
          <w:b/>
          <w:bCs/>
          <w:noProof/>
          <w:szCs w:val="24"/>
        </w:rPr>
        <w:t>3</w:t>
      </w:r>
      <w:r w:rsidRPr="00E47314">
        <w:rPr>
          <w:rFonts w:ascii="Calibri" w:hAnsi="Calibri" w:cs="Calibri"/>
          <w:noProof/>
          <w:szCs w:val="24"/>
        </w:rPr>
        <w:t>, (2010).</w:t>
      </w:r>
    </w:p>
    <w:p w14:paraId="03FF3806"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19.</w:t>
      </w:r>
      <w:r w:rsidRPr="00E47314">
        <w:rPr>
          <w:rFonts w:ascii="Calibri" w:hAnsi="Calibri" w:cs="Calibri"/>
          <w:noProof/>
          <w:szCs w:val="24"/>
        </w:rPr>
        <w:tab/>
        <w:t xml:space="preserve">Ram, M., Najafi, A. &amp; Shakeri, M. T. Classification and Biomarker Genes Selection for Cancer Gene Expression Data Using  Random Forest. </w:t>
      </w:r>
      <w:r w:rsidRPr="00E47314">
        <w:rPr>
          <w:rFonts w:ascii="Calibri" w:hAnsi="Calibri" w:cs="Calibri"/>
          <w:i/>
          <w:iCs/>
          <w:noProof/>
          <w:szCs w:val="24"/>
        </w:rPr>
        <w:t>Iran. J. Pathol.</w:t>
      </w:r>
      <w:r w:rsidRPr="00E47314">
        <w:rPr>
          <w:rFonts w:ascii="Calibri" w:hAnsi="Calibri" w:cs="Calibri"/>
          <w:noProof/>
          <w:szCs w:val="24"/>
        </w:rPr>
        <w:t xml:space="preserve"> </w:t>
      </w:r>
      <w:r w:rsidRPr="00E47314">
        <w:rPr>
          <w:rFonts w:ascii="Calibri" w:hAnsi="Calibri" w:cs="Calibri"/>
          <w:b/>
          <w:bCs/>
          <w:noProof/>
          <w:szCs w:val="24"/>
        </w:rPr>
        <w:t>12</w:t>
      </w:r>
      <w:r w:rsidRPr="00E47314">
        <w:rPr>
          <w:rFonts w:ascii="Calibri" w:hAnsi="Calibri" w:cs="Calibri"/>
          <w:noProof/>
          <w:szCs w:val="24"/>
        </w:rPr>
        <w:t>, 339–347 (2017).</w:t>
      </w:r>
    </w:p>
    <w:p w14:paraId="7114F566"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20.</w:t>
      </w:r>
      <w:r w:rsidRPr="00E47314">
        <w:rPr>
          <w:rFonts w:ascii="Calibri" w:hAnsi="Calibri" w:cs="Calibri"/>
          <w:noProof/>
          <w:szCs w:val="24"/>
        </w:rPr>
        <w:tab/>
        <w:t xml:space="preserve">Gao, D., Zhang, Y. &amp; Zhao, Y. Random forest algorithm for classification of multiwavelength data. </w:t>
      </w:r>
      <w:r w:rsidRPr="00E47314">
        <w:rPr>
          <w:rFonts w:ascii="Calibri" w:hAnsi="Calibri" w:cs="Calibri"/>
          <w:i/>
          <w:iCs/>
          <w:noProof/>
          <w:szCs w:val="24"/>
        </w:rPr>
        <w:t>Res. Astron. Astrophys.</w:t>
      </w:r>
      <w:r w:rsidRPr="00E47314">
        <w:rPr>
          <w:rFonts w:ascii="Calibri" w:hAnsi="Calibri" w:cs="Calibri"/>
          <w:noProof/>
          <w:szCs w:val="24"/>
        </w:rPr>
        <w:t xml:space="preserve"> </w:t>
      </w:r>
      <w:r w:rsidRPr="00E47314">
        <w:rPr>
          <w:rFonts w:ascii="Calibri" w:hAnsi="Calibri" w:cs="Calibri"/>
          <w:b/>
          <w:bCs/>
          <w:noProof/>
          <w:szCs w:val="24"/>
        </w:rPr>
        <w:t>9</w:t>
      </w:r>
      <w:r w:rsidRPr="00E47314">
        <w:rPr>
          <w:rFonts w:ascii="Calibri" w:hAnsi="Calibri" w:cs="Calibri"/>
          <w:noProof/>
          <w:szCs w:val="24"/>
        </w:rPr>
        <w:t>, 220 (2009).</w:t>
      </w:r>
    </w:p>
    <w:p w14:paraId="4C17453D"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21.</w:t>
      </w:r>
      <w:r w:rsidRPr="00E47314">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E47314">
        <w:rPr>
          <w:rFonts w:ascii="Calibri" w:hAnsi="Calibri" w:cs="Calibri"/>
          <w:i/>
          <w:iCs/>
          <w:noProof/>
          <w:szCs w:val="24"/>
        </w:rPr>
        <w:t>WIREs Data Min. Knowl. Discov.</w:t>
      </w:r>
      <w:r w:rsidRPr="00E47314">
        <w:rPr>
          <w:rFonts w:ascii="Calibri" w:hAnsi="Calibri" w:cs="Calibri"/>
          <w:noProof/>
          <w:szCs w:val="24"/>
        </w:rPr>
        <w:t xml:space="preserve"> </w:t>
      </w:r>
      <w:r w:rsidRPr="00E47314">
        <w:rPr>
          <w:rFonts w:ascii="Calibri" w:hAnsi="Calibri" w:cs="Calibri"/>
          <w:b/>
          <w:bCs/>
          <w:noProof/>
          <w:szCs w:val="24"/>
        </w:rPr>
        <w:t>2</w:t>
      </w:r>
      <w:r w:rsidRPr="00E47314">
        <w:rPr>
          <w:rFonts w:ascii="Calibri" w:hAnsi="Calibri" w:cs="Calibri"/>
          <w:noProof/>
          <w:szCs w:val="24"/>
        </w:rPr>
        <w:t>, 493–507 (2012).</w:t>
      </w:r>
    </w:p>
    <w:p w14:paraId="33C80050"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22.</w:t>
      </w:r>
      <w:r w:rsidRPr="00E47314">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E47314">
        <w:rPr>
          <w:rFonts w:ascii="Calibri" w:hAnsi="Calibri" w:cs="Calibri"/>
          <w:i/>
          <w:iCs/>
          <w:noProof/>
          <w:szCs w:val="24"/>
        </w:rPr>
        <w:t>Food Control</w:t>
      </w:r>
      <w:r w:rsidRPr="00E47314">
        <w:rPr>
          <w:rFonts w:ascii="Calibri" w:hAnsi="Calibri" w:cs="Calibri"/>
          <w:noProof/>
          <w:szCs w:val="24"/>
        </w:rPr>
        <w:t xml:space="preserve"> </w:t>
      </w:r>
      <w:r w:rsidRPr="00E47314">
        <w:rPr>
          <w:rFonts w:ascii="Calibri" w:hAnsi="Calibri" w:cs="Calibri"/>
          <w:b/>
          <w:bCs/>
          <w:noProof/>
          <w:szCs w:val="24"/>
        </w:rPr>
        <w:t>104</w:t>
      </w:r>
      <w:r w:rsidRPr="00E47314">
        <w:rPr>
          <w:rFonts w:ascii="Calibri" w:hAnsi="Calibri" w:cs="Calibri"/>
          <w:noProof/>
          <w:szCs w:val="24"/>
        </w:rPr>
        <w:t>, 318–325 (2019).</w:t>
      </w:r>
    </w:p>
    <w:p w14:paraId="1AC0DE06"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23.</w:t>
      </w:r>
      <w:r w:rsidRPr="00E47314">
        <w:rPr>
          <w:rFonts w:ascii="Calibri" w:hAnsi="Calibri" w:cs="Calibri"/>
          <w:noProof/>
          <w:szCs w:val="24"/>
        </w:rPr>
        <w:tab/>
        <w:t xml:space="preserve">Hopfer, H., Nelson, J., Collins, T. S., Heymann, H. &amp; Ebeler, S. E. The combined impact of vineyard origin and processing winery on the elemental profile of red wines. </w:t>
      </w:r>
      <w:r w:rsidRPr="00E47314">
        <w:rPr>
          <w:rFonts w:ascii="Calibri" w:hAnsi="Calibri" w:cs="Calibri"/>
          <w:i/>
          <w:iCs/>
          <w:noProof/>
          <w:szCs w:val="24"/>
        </w:rPr>
        <w:t>Food Chem.</w:t>
      </w:r>
      <w:r w:rsidRPr="00E47314">
        <w:rPr>
          <w:rFonts w:ascii="Calibri" w:hAnsi="Calibri" w:cs="Calibri"/>
          <w:noProof/>
          <w:szCs w:val="24"/>
        </w:rPr>
        <w:t xml:space="preserve"> </w:t>
      </w:r>
      <w:r w:rsidRPr="00E47314">
        <w:rPr>
          <w:rFonts w:ascii="Calibri" w:hAnsi="Calibri" w:cs="Calibri"/>
          <w:b/>
          <w:bCs/>
          <w:noProof/>
          <w:szCs w:val="24"/>
        </w:rPr>
        <w:t>172</w:t>
      </w:r>
      <w:r w:rsidRPr="00E47314">
        <w:rPr>
          <w:rFonts w:ascii="Calibri" w:hAnsi="Calibri" w:cs="Calibri"/>
          <w:noProof/>
          <w:szCs w:val="24"/>
        </w:rPr>
        <w:t>, 486–496 (2015).</w:t>
      </w:r>
    </w:p>
    <w:p w14:paraId="7412414D"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24.</w:t>
      </w:r>
      <w:r w:rsidRPr="00E47314">
        <w:rPr>
          <w:rFonts w:ascii="Calibri" w:hAnsi="Calibri" w:cs="Calibri"/>
          <w:noProof/>
          <w:szCs w:val="24"/>
        </w:rPr>
        <w:tab/>
        <w:t xml:space="preserve">Breiman, L. Random Forests. </w:t>
      </w:r>
      <w:r w:rsidRPr="00E47314">
        <w:rPr>
          <w:rFonts w:ascii="Calibri" w:hAnsi="Calibri" w:cs="Calibri"/>
          <w:i/>
          <w:iCs/>
          <w:noProof/>
          <w:szCs w:val="24"/>
        </w:rPr>
        <w:t>Mach. Learn.</w:t>
      </w:r>
      <w:r w:rsidRPr="00E47314">
        <w:rPr>
          <w:rFonts w:ascii="Calibri" w:hAnsi="Calibri" w:cs="Calibri"/>
          <w:noProof/>
          <w:szCs w:val="24"/>
        </w:rPr>
        <w:t xml:space="preserve"> </w:t>
      </w:r>
      <w:r w:rsidRPr="00E47314">
        <w:rPr>
          <w:rFonts w:ascii="Calibri" w:hAnsi="Calibri" w:cs="Calibri"/>
          <w:b/>
          <w:bCs/>
          <w:noProof/>
          <w:szCs w:val="24"/>
        </w:rPr>
        <w:t>45</w:t>
      </w:r>
      <w:r w:rsidRPr="00E47314">
        <w:rPr>
          <w:rFonts w:ascii="Calibri" w:hAnsi="Calibri" w:cs="Calibri"/>
          <w:noProof/>
          <w:szCs w:val="24"/>
        </w:rPr>
        <w:t>, 5–32 (2001).</w:t>
      </w:r>
    </w:p>
    <w:p w14:paraId="7B601EDB"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lastRenderedPageBreak/>
        <w:t>25.</w:t>
      </w:r>
      <w:r w:rsidRPr="00E47314">
        <w:rPr>
          <w:rFonts w:ascii="Calibri" w:hAnsi="Calibri" w:cs="Calibri"/>
          <w:noProof/>
          <w:szCs w:val="24"/>
        </w:rPr>
        <w:tab/>
        <w:t xml:space="preserve">Cortes, C. &amp; Vapnik, V. Support-Vector Networks. </w:t>
      </w:r>
      <w:r w:rsidRPr="00E47314">
        <w:rPr>
          <w:rFonts w:ascii="Calibri" w:hAnsi="Calibri" w:cs="Calibri"/>
          <w:i/>
          <w:iCs/>
          <w:noProof/>
          <w:szCs w:val="24"/>
        </w:rPr>
        <w:t>Mach. Learn.</w:t>
      </w:r>
      <w:r w:rsidRPr="00E47314">
        <w:rPr>
          <w:rFonts w:ascii="Calibri" w:hAnsi="Calibri" w:cs="Calibri"/>
          <w:noProof/>
          <w:szCs w:val="24"/>
        </w:rPr>
        <w:t xml:space="preserve"> </w:t>
      </w:r>
      <w:r w:rsidRPr="00E47314">
        <w:rPr>
          <w:rFonts w:ascii="Calibri" w:hAnsi="Calibri" w:cs="Calibri"/>
          <w:b/>
          <w:bCs/>
          <w:noProof/>
          <w:szCs w:val="24"/>
        </w:rPr>
        <w:t>20</w:t>
      </w:r>
      <w:r w:rsidRPr="00E47314">
        <w:rPr>
          <w:rFonts w:ascii="Calibri" w:hAnsi="Calibri" w:cs="Calibri"/>
          <w:noProof/>
          <w:szCs w:val="24"/>
        </w:rPr>
        <w:t>, 273–297 (1995).</w:t>
      </w:r>
    </w:p>
    <w:p w14:paraId="318CA960"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26.</w:t>
      </w:r>
      <w:r w:rsidRPr="00E47314">
        <w:rPr>
          <w:rFonts w:ascii="Calibri" w:hAnsi="Calibri" w:cs="Calibri"/>
          <w:noProof/>
          <w:szCs w:val="24"/>
        </w:rPr>
        <w:tab/>
        <w:t xml:space="preserve">Urbanowicz, R., Meeker, M., LaCava, W., Olson, R. &amp; Moore, J. Relief-Based Feature Selection: Introduction and Review. </w:t>
      </w:r>
      <w:r w:rsidRPr="00E47314">
        <w:rPr>
          <w:rFonts w:ascii="Calibri" w:hAnsi="Calibri" w:cs="Calibri"/>
          <w:i/>
          <w:iCs/>
          <w:noProof/>
          <w:szCs w:val="24"/>
        </w:rPr>
        <w:t>J. Biomed. Inform.</w:t>
      </w:r>
      <w:r w:rsidRPr="00E47314">
        <w:rPr>
          <w:rFonts w:ascii="Calibri" w:hAnsi="Calibri" w:cs="Calibri"/>
          <w:noProof/>
          <w:szCs w:val="24"/>
        </w:rPr>
        <w:t xml:space="preserve"> </w:t>
      </w:r>
      <w:r w:rsidRPr="00E47314">
        <w:rPr>
          <w:rFonts w:ascii="Calibri" w:hAnsi="Calibri" w:cs="Calibri"/>
          <w:b/>
          <w:bCs/>
          <w:noProof/>
          <w:szCs w:val="24"/>
        </w:rPr>
        <w:t>85</w:t>
      </w:r>
      <w:r w:rsidRPr="00E47314">
        <w:rPr>
          <w:rFonts w:ascii="Calibri" w:hAnsi="Calibri" w:cs="Calibri"/>
          <w:noProof/>
          <w:szCs w:val="24"/>
        </w:rPr>
        <w:t>, (2017).</w:t>
      </w:r>
    </w:p>
    <w:p w14:paraId="7C4A9E6A"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27.</w:t>
      </w:r>
      <w:r w:rsidRPr="00E47314">
        <w:rPr>
          <w:rFonts w:ascii="Calibri" w:hAnsi="Calibri" w:cs="Calibri"/>
          <w:noProof/>
          <w:szCs w:val="24"/>
        </w:rPr>
        <w:tab/>
        <w:t xml:space="preserve">Dietterich, T. Machine Learning Research: Four Current Directions. </w:t>
      </w:r>
      <w:r w:rsidRPr="00E47314">
        <w:rPr>
          <w:rFonts w:ascii="Calibri" w:hAnsi="Calibri" w:cs="Calibri"/>
          <w:i/>
          <w:iCs/>
          <w:noProof/>
          <w:szCs w:val="24"/>
        </w:rPr>
        <w:t>AI Mag.</w:t>
      </w:r>
      <w:r w:rsidRPr="00E47314">
        <w:rPr>
          <w:rFonts w:ascii="Calibri" w:hAnsi="Calibri" w:cs="Calibri"/>
          <w:noProof/>
          <w:szCs w:val="24"/>
        </w:rPr>
        <w:t xml:space="preserve"> </w:t>
      </w:r>
      <w:r w:rsidRPr="00E47314">
        <w:rPr>
          <w:rFonts w:ascii="Calibri" w:hAnsi="Calibri" w:cs="Calibri"/>
          <w:b/>
          <w:bCs/>
          <w:noProof/>
          <w:szCs w:val="24"/>
        </w:rPr>
        <w:t>18</w:t>
      </w:r>
      <w:r w:rsidRPr="00E47314">
        <w:rPr>
          <w:rFonts w:ascii="Calibri" w:hAnsi="Calibri" w:cs="Calibri"/>
          <w:noProof/>
          <w:szCs w:val="24"/>
        </w:rPr>
        <w:t>, (2000).</w:t>
      </w:r>
    </w:p>
    <w:p w14:paraId="55AC40D7"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28.</w:t>
      </w:r>
      <w:r w:rsidRPr="00E47314">
        <w:rPr>
          <w:rFonts w:ascii="Calibri" w:hAnsi="Calibri" w:cs="Calibri"/>
          <w:noProof/>
          <w:szCs w:val="24"/>
        </w:rPr>
        <w:tab/>
        <w:t xml:space="preserve">Relief-based feature selection: Introduction and review. </w:t>
      </w:r>
      <w:r w:rsidRPr="00E47314">
        <w:rPr>
          <w:rFonts w:ascii="Calibri" w:hAnsi="Calibri" w:cs="Calibri"/>
          <w:i/>
          <w:iCs/>
          <w:noProof/>
          <w:szCs w:val="24"/>
        </w:rPr>
        <w:t>J. Biomed. Inform.</w:t>
      </w:r>
      <w:r w:rsidRPr="00E47314">
        <w:rPr>
          <w:rFonts w:ascii="Calibri" w:hAnsi="Calibri" w:cs="Calibri"/>
          <w:noProof/>
          <w:szCs w:val="24"/>
        </w:rPr>
        <w:t xml:space="preserve"> </w:t>
      </w:r>
      <w:r w:rsidRPr="00E47314">
        <w:rPr>
          <w:rFonts w:ascii="Calibri" w:hAnsi="Calibri" w:cs="Calibri"/>
          <w:b/>
          <w:bCs/>
          <w:noProof/>
          <w:szCs w:val="24"/>
        </w:rPr>
        <w:t>85</w:t>
      </w:r>
      <w:r w:rsidRPr="00E47314">
        <w:rPr>
          <w:rFonts w:ascii="Calibri" w:hAnsi="Calibri" w:cs="Calibri"/>
          <w:noProof/>
          <w:szCs w:val="24"/>
        </w:rPr>
        <w:t>, 189–203 (2018).</w:t>
      </w:r>
    </w:p>
    <w:p w14:paraId="4C406D85"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29.</w:t>
      </w:r>
      <w:r w:rsidRPr="00E47314">
        <w:rPr>
          <w:rFonts w:ascii="Calibri" w:hAnsi="Calibri" w:cs="Calibri"/>
          <w:noProof/>
          <w:szCs w:val="24"/>
        </w:rPr>
        <w:tab/>
        <w:t xml:space="preserve">Data Handling in Science and Technology. in </w:t>
      </w:r>
      <w:r w:rsidRPr="00E47314">
        <w:rPr>
          <w:rFonts w:ascii="Calibri" w:hAnsi="Calibri" w:cs="Calibri"/>
          <w:i/>
          <w:iCs/>
          <w:noProof/>
          <w:szCs w:val="24"/>
        </w:rPr>
        <w:t>Wavelets in Chemistry</w:t>
      </w:r>
      <w:r w:rsidRPr="00E47314">
        <w:rPr>
          <w:rFonts w:ascii="Calibri" w:hAnsi="Calibri" w:cs="Calibri"/>
          <w:noProof/>
          <w:szCs w:val="24"/>
        </w:rPr>
        <w:t xml:space="preserve"> (ed. Walczak, B.) </w:t>
      </w:r>
      <w:r w:rsidRPr="00E47314">
        <w:rPr>
          <w:rFonts w:ascii="Calibri" w:hAnsi="Calibri" w:cs="Calibri"/>
          <w:b/>
          <w:bCs/>
          <w:noProof/>
          <w:szCs w:val="24"/>
        </w:rPr>
        <w:t>22</w:t>
      </w:r>
      <w:r w:rsidRPr="00E47314">
        <w:rPr>
          <w:rFonts w:ascii="Calibri" w:hAnsi="Calibri" w:cs="Calibri"/>
          <w:noProof/>
          <w:szCs w:val="24"/>
        </w:rPr>
        <w:t>, ii (Elsevier, 2000).</w:t>
      </w:r>
    </w:p>
    <w:p w14:paraId="5EB652FE"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30.</w:t>
      </w:r>
      <w:r w:rsidRPr="00E47314">
        <w:rPr>
          <w:rFonts w:ascii="Calibri" w:hAnsi="Calibri" w:cs="Calibri"/>
          <w:noProof/>
          <w:szCs w:val="24"/>
        </w:rPr>
        <w:tab/>
        <w:t>Wickham, H., François, R., Henry, L. &amp; Müller, K. dplyr: A Grammar of Data Manipulation. (2019).</w:t>
      </w:r>
    </w:p>
    <w:p w14:paraId="139AC5A6"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31.</w:t>
      </w:r>
      <w:r w:rsidRPr="00E47314">
        <w:rPr>
          <w:rFonts w:ascii="Calibri" w:hAnsi="Calibri" w:cs="Calibri"/>
          <w:noProof/>
          <w:szCs w:val="24"/>
        </w:rPr>
        <w:tab/>
        <w:t>Mundt, A. K. and F. factoextra: Extract and Visualize the Results of Multivariate Data Analyses. (2017).</w:t>
      </w:r>
    </w:p>
    <w:p w14:paraId="339D2FF2"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32.</w:t>
      </w:r>
      <w:r w:rsidRPr="00E47314">
        <w:rPr>
          <w:rFonts w:ascii="Calibri" w:hAnsi="Calibri" w:cs="Calibri"/>
          <w:noProof/>
          <w:szCs w:val="24"/>
        </w:rPr>
        <w:tab/>
        <w:t xml:space="preserve">Pedregosa, F. </w:t>
      </w:r>
      <w:r w:rsidRPr="00E47314">
        <w:rPr>
          <w:rFonts w:ascii="Calibri" w:hAnsi="Calibri" w:cs="Calibri"/>
          <w:i/>
          <w:iCs/>
          <w:noProof/>
          <w:szCs w:val="24"/>
        </w:rPr>
        <w:t>et al.</w:t>
      </w:r>
      <w:r w:rsidRPr="00E47314">
        <w:rPr>
          <w:rFonts w:ascii="Calibri" w:hAnsi="Calibri" w:cs="Calibri"/>
          <w:noProof/>
          <w:szCs w:val="24"/>
        </w:rPr>
        <w:t xml:space="preserve"> Scikit-learn: Machine Learning in {P}ython. </w:t>
      </w:r>
      <w:r w:rsidRPr="00E47314">
        <w:rPr>
          <w:rFonts w:ascii="Calibri" w:hAnsi="Calibri" w:cs="Calibri"/>
          <w:i/>
          <w:iCs/>
          <w:noProof/>
          <w:szCs w:val="24"/>
        </w:rPr>
        <w:t>J. Mach. Learn. Res.</w:t>
      </w:r>
      <w:r w:rsidRPr="00E47314">
        <w:rPr>
          <w:rFonts w:ascii="Calibri" w:hAnsi="Calibri" w:cs="Calibri"/>
          <w:noProof/>
          <w:szCs w:val="24"/>
        </w:rPr>
        <w:t xml:space="preserve"> </w:t>
      </w:r>
      <w:r w:rsidRPr="00E47314">
        <w:rPr>
          <w:rFonts w:ascii="Calibri" w:hAnsi="Calibri" w:cs="Calibri"/>
          <w:b/>
          <w:bCs/>
          <w:noProof/>
          <w:szCs w:val="24"/>
        </w:rPr>
        <w:t>12</w:t>
      </w:r>
      <w:r w:rsidRPr="00E47314">
        <w:rPr>
          <w:rFonts w:ascii="Calibri" w:hAnsi="Calibri" w:cs="Calibri"/>
          <w:noProof/>
          <w:szCs w:val="24"/>
        </w:rPr>
        <w:t>, 2825–2830 (2011).</w:t>
      </w:r>
    </w:p>
    <w:p w14:paraId="30452B0F"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33.</w:t>
      </w:r>
      <w:r w:rsidRPr="00E47314">
        <w:rPr>
          <w:rFonts w:ascii="Calibri" w:hAnsi="Calibri" w:cs="Calibri"/>
          <w:noProof/>
          <w:szCs w:val="24"/>
        </w:rPr>
        <w:tab/>
        <w:t xml:space="preserve">Urbanowicz, R. J., Olson, R. S., Schmitt, P., Meeker, M. &amp; Moore, J. H. Benchmarking relief-based feature selection methods for bioinformatics data mining. </w:t>
      </w:r>
      <w:r w:rsidRPr="00E47314">
        <w:rPr>
          <w:rFonts w:ascii="Calibri" w:hAnsi="Calibri" w:cs="Calibri"/>
          <w:i/>
          <w:iCs/>
          <w:noProof/>
          <w:szCs w:val="24"/>
        </w:rPr>
        <w:t>J. Biomed. Inform.</w:t>
      </w:r>
      <w:r w:rsidRPr="00E47314">
        <w:rPr>
          <w:rFonts w:ascii="Calibri" w:hAnsi="Calibri" w:cs="Calibri"/>
          <w:noProof/>
          <w:szCs w:val="24"/>
        </w:rPr>
        <w:t xml:space="preserve"> </w:t>
      </w:r>
      <w:r w:rsidRPr="00E47314">
        <w:rPr>
          <w:rFonts w:ascii="Calibri" w:hAnsi="Calibri" w:cs="Calibri"/>
          <w:b/>
          <w:bCs/>
          <w:noProof/>
          <w:szCs w:val="24"/>
        </w:rPr>
        <w:t>85</w:t>
      </w:r>
      <w:r w:rsidRPr="00E47314">
        <w:rPr>
          <w:rFonts w:ascii="Calibri" w:hAnsi="Calibri" w:cs="Calibri"/>
          <w:noProof/>
          <w:szCs w:val="24"/>
        </w:rPr>
        <w:t>, 168–188 (2018).</w:t>
      </w:r>
    </w:p>
    <w:p w14:paraId="6891B79D"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34.</w:t>
      </w:r>
      <w:r w:rsidRPr="00E47314">
        <w:rPr>
          <w:rFonts w:ascii="Calibri" w:hAnsi="Calibri" w:cs="Calibri"/>
          <w:noProof/>
          <w:szCs w:val="24"/>
        </w:rPr>
        <w:tab/>
        <w:t xml:space="preserve">Walt, S. van der, Colbert, S. C. &amp; Varoquaux, G. The NumPy Array: A Structure for Efficient Numerical Computation. </w:t>
      </w:r>
      <w:r w:rsidRPr="00E47314">
        <w:rPr>
          <w:rFonts w:ascii="Calibri" w:hAnsi="Calibri" w:cs="Calibri"/>
          <w:i/>
          <w:iCs/>
          <w:noProof/>
          <w:szCs w:val="24"/>
        </w:rPr>
        <w:t>Comput. Sci. Eng.</w:t>
      </w:r>
      <w:r w:rsidRPr="00E47314">
        <w:rPr>
          <w:rFonts w:ascii="Calibri" w:hAnsi="Calibri" w:cs="Calibri"/>
          <w:noProof/>
          <w:szCs w:val="24"/>
        </w:rPr>
        <w:t xml:space="preserve"> </w:t>
      </w:r>
      <w:r w:rsidRPr="00E47314">
        <w:rPr>
          <w:rFonts w:ascii="Calibri" w:hAnsi="Calibri" w:cs="Calibri"/>
          <w:b/>
          <w:bCs/>
          <w:noProof/>
          <w:szCs w:val="24"/>
        </w:rPr>
        <w:t>13</w:t>
      </w:r>
      <w:r w:rsidRPr="00E47314">
        <w:rPr>
          <w:rFonts w:ascii="Calibri" w:hAnsi="Calibri" w:cs="Calibri"/>
          <w:noProof/>
          <w:szCs w:val="24"/>
        </w:rPr>
        <w:t>, 22–30 (2011).</w:t>
      </w:r>
    </w:p>
    <w:p w14:paraId="393DE1B8"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35.</w:t>
      </w:r>
      <w:r w:rsidRPr="00E47314">
        <w:rPr>
          <w:rFonts w:ascii="Calibri" w:hAnsi="Calibri" w:cs="Calibri"/>
          <w:noProof/>
          <w:szCs w:val="24"/>
        </w:rPr>
        <w:tab/>
        <w:t xml:space="preserve">McKinney, W. Data Structures for Statistical Computing in Python. in </w:t>
      </w:r>
      <w:r w:rsidRPr="00E47314">
        <w:rPr>
          <w:rFonts w:ascii="Calibri" w:hAnsi="Calibri" w:cs="Calibri"/>
          <w:i/>
          <w:iCs/>
          <w:noProof/>
          <w:szCs w:val="24"/>
        </w:rPr>
        <w:t>Proceedings of the 9th Python in Science Conference</w:t>
      </w:r>
      <w:r w:rsidRPr="00E47314">
        <w:rPr>
          <w:rFonts w:ascii="Calibri" w:hAnsi="Calibri" w:cs="Calibri"/>
          <w:noProof/>
          <w:szCs w:val="24"/>
        </w:rPr>
        <w:t xml:space="preserve"> (eds. van der Walt, S. &amp; Millman, J.) 51–56 (2010).</w:t>
      </w:r>
    </w:p>
    <w:p w14:paraId="160927F6"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36.</w:t>
      </w:r>
      <w:r w:rsidRPr="00E47314">
        <w:rPr>
          <w:rFonts w:ascii="Calibri" w:hAnsi="Calibri" w:cs="Calibri"/>
          <w:noProof/>
          <w:szCs w:val="24"/>
        </w:rPr>
        <w:tab/>
        <w:t xml:space="preserve">Brereton, R. G. </w:t>
      </w:r>
      <w:r w:rsidRPr="00E47314">
        <w:rPr>
          <w:rFonts w:ascii="Calibri" w:hAnsi="Calibri" w:cs="Calibri"/>
          <w:i/>
          <w:iCs/>
          <w:noProof/>
          <w:szCs w:val="24"/>
        </w:rPr>
        <w:t>et al.</w:t>
      </w:r>
      <w:r w:rsidRPr="00E47314">
        <w:rPr>
          <w:rFonts w:ascii="Calibri" w:hAnsi="Calibri" w:cs="Calibri"/>
          <w:noProof/>
          <w:szCs w:val="24"/>
        </w:rPr>
        <w:t xml:space="preserve"> Chemometrics in analytical chemistry—part I: history, experimental design and data analysis tools. </w:t>
      </w:r>
      <w:r w:rsidRPr="00E47314">
        <w:rPr>
          <w:rFonts w:ascii="Calibri" w:hAnsi="Calibri" w:cs="Calibri"/>
          <w:i/>
          <w:iCs/>
          <w:noProof/>
          <w:szCs w:val="24"/>
        </w:rPr>
        <w:t>Anal. Bioanal. Chem.</w:t>
      </w:r>
      <w:r w:rsidRPr="00E47314">
        <w:rPr>
          <w:rFonts w:ascii="Calibri" w:hAnsi="Calibri" w:cs="Calibri"/>
          <w:noProof/>
          <w:szCs w:val="24"/>
        </w:rPr>
        <w:t xml:space="preserve"> </w:t>
      </w:r>
      <w:r w:rsidRPr="00E47314">
        <w:rPr>
          <w:rFonts w:ascii="Calibri" w:hAnsi="Calibri" w:cs="Calibri"/>
          <w:b/>
          <w:bCs/>
          <w:noProof/>
          <w:szCs w:val="24"/>
        </w:rPr>
        <w:t>409</w:t>
      </w:r>
      <w:r w:rsidRPr="00E47314">
        <w:rPr>
          <w:rFonts w:ascii="Calibri" w:hAnsi="Calibri" w:cs="Calibri"/>
          <w:noProof/>
          <w:szCs w:val="24"/>
        </w:rPr>
        <w:t>, 5891–5899 (2017).</w:t>
      </w:r>
    </w:p>
    <w:p w14:paraId="784ED338"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37.</w:t>
      </w:r>
      <w:r w:rsidRPr="00E47314">
        <w:rPr>
          <w:rFonts w:ascii="Calibri" w:hAnsi="Calibri" w:cs="Calibri"/>
          <w:noProof/>
          <w:szCs w:val="24"/>
        </w:rPr>
        <w:tab/>
        <w:t xml:space="preserve">Filzmoser, P. &amp; Group, F. </w:t>
      </w:r>
      <w:r w:rsidRPr="00E47314">
        <w:rPr>
          <w:rFonts w:ascii="Calibri" w:hAnsi="Calibri" w:cs="Calibri"/>
          <w:i/>
          <w:iCs/>
          <w:noProof/>
          <w:szCs w:val="24"/>
        </w:rPr>
        <w:t>Intro. to multivariate statistical Analysis in Chemometrics</w:t>
      </w:r>
      <w:r w:rsidRPr="00E47314">
        <w:rPr>
          <w:rFonts w:ascii="Calibri" w:hAnsi="Calibri" w:cs="Calibri"/>
          <w:noProof/>
          <w:szCs w:val="24"/>
        </w:rPr>
        <w:t>. (2008).</w:t>
      </w:r>
    </w:p>
    <w:p w14:paraId="0309F6CC"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38.</w:t>
      </w:r>
      <w:r w:rsidRPr="00E47314">
        <w:rPr>
          <w:rFonts w:ascii="Calibri" w:hAnsi="Calibri" w:cs="Calibri"/>
          <w:noProof/>
          <w:szCs w:val="24"/>
        </w:rPr>
        <w:tab/>
        <w:t xml:space="preserve">Gromski, P. S. </w:t>
      </w:r>
      <w:r w:rsidRPr="00E47314">
        <w:rPr>
          <w:rFonts w:ascii="Calibri" w:hAnsi="Calibri" w:cs="Calibri"/>
          <w:i/>
          <w:iCs/>
          <w:noProof/>
          <w:szCs w:val="24"/>
        </w:rPr>
        <w:t>et al.</w:t>
      </w:r>
      <w:r w:rsidRPr="00E47314">
        <w:rPr>
          <w:rFonts w:ascii="Calibri" w:hAnsi="Calibri" w:cs="Calibri"/>
          <w:noProof/>
          <w:szCs w:val="24"/>
        </w:rPr>
        <w:t xml:space="preserve"> A tutorial review: Metabolomics and partial least squares-discriminant analysis - a marriage of convenience or a shotgun wedding. </w:t>
      </w:r>
      <w:r w:rsidRPr="00E47314">
        <w:rPr>
          <w:rFonts w:ascii="Calibri" w:hAnsi="Calibri" w:cs="Calibri"/>
          <w:i/>
          <w:iCs/>
          <w:noProof/>
          <w:szCs w:val="24"/>
        </w:rPr>
        <w:t>Anal. Chim. Acta</w:t>
      </w:r>
      <w:r w:rsidRPr="00E47314">
        <w:rPr>
          <w:rFonts w:ascii="Calibri" w:hAnsi="Calibri" w:cs="Calibri"/>
          <w:noProof/>
          <w:szCs w:val="24"/>
        </w:rPr>
        <w:t xml:space="preserve"> </w:t>
      </w:r>
      <w:r w:rsidRPr="00E47314">
        <w:rPr>
          <w:rFonts w:ascii="Calibri" w:hAnsi="Calibri" w:cs="Calibri"/>
          <w:b/>
          <w:bCs/>
          <w:noProof/>
          <w:szCs w:val="24"/>
        </w:rPr>
        <w:t>879</w:t>
      </w:r>
      <w:r w:rsidRPr="00E47314">
        <w:rPr>
          <w:rFonts w:ascii="Calibri" w:hAnsi="Calibri" w:cs="Calibri"/>
          <w:noProof/>
          <w:szCs w:val="24"/>
        </w:rPr>
        <w:t>, 10–23 (2015).</w:t>
      </w:r>
    </w:p>
    <w:p w14:paraId="304D8F81"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39.</w:t>
      </w:r>
      <w:r w:rsidRPr="00E47314">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E47314">
        <w:rPr>
          <w:rFonts w:ascii="Segoe UI Symbol" w:hAnsi="Segoe UI Symbol" w:cs="Segoe UI Symbol"/>
          <w:noProof/>
          <w:szCs w:val="24"/>
        </w:rPr>
        <w:t>☆</w:t>
      </w:r>
      <w:r w:rsidRPr="00E47314">
        <w:rPr>
          <w:rFonts w:ascii="Calibri" w:hAnsi="Calibri" w:cs="Calibri"/>
          <w:noProof/>
          <w:szCs w:val="24"/>
        </w:rPr>
        <w:t xml:space="preserve">. </w:t>
      </w:r>
      <w:r w:rsidRPr="00E47314">
        <w:rPr>
          <w:rFonts w:ascii="Calibri" w:hAnsi="Calibri" w:cs="Calibri"/>
          <w:i/>
          <w:iCs/>
          <w:noProof/>
          <w:szCs w:val="24"/>
        </w:rPr>
        <w:t>Chemom. Intell. Lab. Syst.</w:t>
      </w:r>
      <w:r w:rsidRPr="00E47314">
        <w:rPr>
          <w:rFonts w:ascii="Calibri" w:hAnsi="Calibri" w:cs="Calibri"/>
          <w:noProof/>
          <w:szCs w:val="24"/>
        </w:rPr>
        <w:t xml:space="preserve"> </w:t>
      </w:r>
      <w:r w:rsidRPr="00E47314">
        <w:rPr>
          <w:rFonts w:ascii="Calibri" w:hAnsi="Calibri" w:cs="Calibri"/>
          <w:b/>
          <w:bCs/>
          <w:noProof/>
          <w:szCs w:val="24"/>
        </w:rPr>
        <w:t>96</w:t>
      </w:r>
      <w:r w:rsidRPr="00E47314">
        <w:rPr>
          <w:rFonts w:ascii="Calibri" w:hAnsi="Calibri" w:cs="Calibri"/>
          <w:noProof/>
          <w:szCs w:val="24"/>
        </w:rPr>
        <w:t>, 27–33 (2009).</w:t>
      </w:r>
    </w:p>
    <w:p w14:paraId="2A8725D4"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40.</w:t>
      </w:r>
      <w:r w:rsidRPr="00E47314">
        <w:rPr>
          <w:rFonts w:ascii="Calibri" w:hAnsi="Calibri" w:cs="Calibri"/>
          <w:noProof/>
          <w:szCs w:val="24"/>
        </w:rPr>
        <w:tab/>
        <w:t xml:space="preserve">Grissa, D. </w:t>
      </w:r>
      <w:r w:rsidRPr="00E47314">
        <w:rPr>
          <w:rFonts w:ascii="Calibri" w:hAnsi="Calibri" w:cs="Calibri"/>
          <w:i/>
          <w:iCs/>
          <w:noProof/>
          <w:szCs w:val="24"/>
        </w:rPr>
        <w:t>et al.</w:t>
      </w:r>
      <w:r w:rsidRPr="00E47314">
        <w:rPr>
          <w:rFonts w:ascii="Calibri" w:hAnsi="Calibri" w:cs="Calibri"/>
          <w:noProof/>
          <w:szCs w:val="24"/>
        </w:rPr>
        <w:t xml:space="preserve"> Feature Selection Methods for Early Predictive Biomarker Discovery Using Untargeted  Metabolomic Data. </w:t>
      </w:r>
      <w:r w:rsidRPr="00E47314">
        <w:rPr>
          <w:rFonts w:ascii="Calibri" w:hAnsi="Calibri" w:cs="Calibri"/>
          <w:i/>
          <w:iCs/>
          <w:noProof/>
          <w:szCs w:val="24"/>
        </w:rPr>
        <w:t>Front. Mol. Biosci.</w:t>
      </w:r>
      <w:r w:rsidRPr="00E47314">
        <w:rPr>
          <w:rFonts w:ascii="Calibri" w:hAnsi="Calibri" w:cs="Calibri"/>
          <w:noProof/>
          <w:szCs w:val="24"/>
        </w:rPr>
        <w:t xml:space="preserve"> </w:t>
      </w:r>
      <w:r w:rsidRPr="00E47314">
        <w:rPr>
          <w:rFonts w:ascii="Calibri" w:hAnsi="Calibri" w:cs="Calibri"/>
          <w:b/>
          <w:bCs/>
          <w:noProof/>
          <w:szCs w:val="24"/>
        </w:rPr>
        <w:t>3</w:t>
      </w:r>
      <w:r w:rsidRPr="00E47314">
        <w:rPr>
          <w:rFonts w:ascii="Calibri" w:hAnsi="Calibri" w:cs="Calibri"/>
          <w:noProof/>
          <w:szCs w:val="24"/>
        </w:rPr>
        <w:t>, 30 (2016).</w:t>
      </w:r>
    </w:p>
    <w:p w14:paraId="1DC2F7F4"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41.</w:t>
      </w:r>
      <w:r w:rsidRPr="00E47314">
        <w:rPr>
          <w:rFonts w:ascii="Calibri" w:hAnsi="Calibri" w:cs="Calibri"/>
          <w:noProof/>
          <w:szCs w:val="24"/>
        </w:rPr>
        <w:tab/>
        <w:t xml:space="preserve">Krawczuk, J. &amp; Łukaszuk, T. The feature selection bias problem in relation to high-dimensional gene data. </w:t>
      </w:r>
      <w:r w:rsidRPr="00E47314">
        <w:rPr>
          <w:rFonts w:ascii="Calibri" w:hAnsi="Calibri" w:cs="Calibri"/>
          <w:i/>
          <w:iCs/>
          <w:noProof/>
          <w:szCs w:val="24"/>
        </w:rPr>
        <w:t>Artif. Intell. Med.</w:t>
      </w:r>
      <w:r w:rsidRPr="00E47314">
        <w:rPr>
          <w:rFonts w:ascii="Calibri" w:hAnsi="Calibri" w:cs="Calibri"/>
          <w:noProof/>
          <w:szCs w:val="24"/>
        </w:rPr>
        <w:t xml:space="preserve"> </w:t>
      </w:r>
      <w:r w:rsidRPr="00E47314">
        <w:rPr>
          <w:rFonts w:ascii="Calibri" w:hAnsi="Calibri" w:cs="Calibri"/>
          <w:b/>
          <w:bCs/>
          <w:noProof/>
          <w:szCs w:val="24"/>
        </w:rPr>
        <w:t>66</w:t>
      </w:r>
      <w:r w:rsidRPr="00E47314">
        <w:rPr>
          <w:rFonts w:ascii="Calibri" w:hAnsi="Calibri" w:cs="Calibri"/>
          <w:noProof/>
          <w:szCs w:val="24"/>
        </w:rPr>
        <w:t>, 63–71 (2016).</w:t>
      </w:r>
    </w:p>
    <w:p w14:paraId="5BAF1F7C"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42.</w:t>
      </w:r>
      <w:r w:rsidRPr="00E47314">
        <w:rPr>
          <w:rFonts w:ascii="Calibri" w:hAnsi="Calibri" w:cs="Calibri"/>
          <w:noProof/>
          <w:szCs w:val="24"/>
        </w:rPr>
        <w:tab/>
        <w:t>Esbensen, K. H. &amp; Geladi, P. Principles of Proper Validation : use and abuse of re-sampling for validation. 168–187 (2010). doi:10.1002/cem.1310</w:t>
      </w:r>
    </w:p>
    <w:p w14:paraId="6857BBB3"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lastRenderedPageBreak/>
        <w:t>43.</w:t>
      </w:r>
      <w:r w:rsidRPr="00E47314">
        <w:rPr>
          <w:rFonts w:ascii="Calibri" w:hAnsi="Calibri" w:cs="Calibri"/>
          <w:noProof/>
          <w:szCs w:val="24"/>
        </w:rPr>
        <w:tab/>
        <w:t xml:space="preserve">Li, Z., Li, L., Pan, G. &amp; Chen, J. Bioavailability of Cd in a soil-rice system in China: Soil type versus genotype effects. </w:t>
      </w:r>
      <w:r w:rsidRPr="00E47314">
        <w:rPr>
          <w:rFonts w:ascii="Calibri" w:hAnsi="Calibri" w:cs="Calibri"/>
          <w:i/>
          <w:iCs/>
          <w:noProof/>
          <w:szCs w:val="24"/>
        </w:rPr>
        <w:t>Plant Soil</w:t>
      </w:r>
      <w:r w:rsidRPr="00E47314">
        <w:rPr>
          <w:rFonts w:ascii="Calibri" w:hAnsi="Calibri" w:cs="Calibri"/>
          <w:noProof/>
          <w:szCs w:val="24"/>
        </w:rPr>
        <w:t xml:space="preserve"> </w:t>
      </w:r>
      <w:r w:rsidRPr="00E47314">
        <w:rPr>
          <w:rFonts w:ascii="Calibri" w:hAnsi="Calibri" w:cs="Calibri"/>
          <w:b/>
          <w:bCs/>
          <w:noProof/>
          <w:szCs w:val="24"/>
        </w:rPr>
        <w:t>271</w:t>
      </w:r>
      <w:r w:rsidRPr="00E47314">
        <w:rPr>
          <w:rFonts w:ascii="Calibri" w:hAnsi="Calibri" w:cs="Calibri"/>
          <w:noProof/>
          <w:szCs w:val="24"/>
        </w:rPr>
        <w:t>, 165–173 (2005).</w:t>
      </w:r>
    </w:p>
    <w:p w14:paraId="08C8B233"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44.</w:t>
      </w:r>
      <w:r w:rsidRPr="00E47314">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E47314">
        <w:rPr>
          <w:rFonts w:ascii="Calibri" w:hAnsi="Calibri" w:cs="Calibri"/>
          <w:b/>
          <w:bCs/>
          <w:noProof/>
          <w:szCs w:val="24"/>
        </w:rPr>
        <w:t>7</w:t>
      </w:r>
      <w:r w:rsidRPr="00E47314">
        <w:rPr>
          <w:rFonts w:ascii="Calibri" w:hAnsi="Calibri" w:cs="Calibri"/>
          <w:noProof/>
          <w:szCs w:val="24"/>
        </w:rPr>
        <w:t>, 565–571 (2006).</w:t>
      </w:r>
    </w:p>
    <w:p w14:paraId="1668FEC9"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45.</w:t>
      </w:r>
      <w:r w:rsidRPr="00E47314">
        <w:rPr>
          <w:rFonts w:ascii="Calibri" w:hAnsi="Calibri" w:cs="Calibri"/>
          <w:noProof/>
          <w:szCs w:val="24"/>
        </w:rPr>
        <w:tab/>
        <w:t xml:space="preserve">Chung, I. M. </w:t>
      </w:r>
      <w:r w:rsidRPr="00E47314">
        <w:rPr>
          <w:rFonts w:ascii="Calibri" w:hAnsi="Calibri" w:cs="Calibri"/>
          <w:i/>
          <w:iCs/>
          <w:noProof/>
          <w:szCs w:val="24"/>
        </w:rPr>
        <w:t>et al.</w:t>
      </w:r>
      <w:r w:rsidRPr="00E47314">
        <w:rPr>
          <w:rFonts w:ascii="Calibri" w:hAnsi="Calibri" w:cs="Calibri"/>
          <w:noProof/>
          <w:szCs w:val="24"/>
        </w:rPr>
        <w:t xml:space="preserve"> Geographic authentication of Asian rice (Oryza sativa L.) using multi-elemental and stable isotopic data combined with multivariate analysis. </w:t>
      </w:r>
      <w:r w:rsidRPr="00E47314">
        <w:rPr>
          <w:rFonts w:ascii="Calibri" w:hAnsi="Calibri" w:cs="Calibri"/>
          <w:i/>
          <w:iCs/>
          <w:noProof/>
          <w:szCs w:val="24"/>
        </w:rPr>
        <w:t>Food Chem.</w:t>
      </w:r>
      <w:r w:rsidRPr="00E47314">
        <w:rPr>
          <w:rFonts w:ascii="Calibri" w:hAnsi="Calibri" w:cs="Calibri"/>
          <w:noProof/>
          <w:szCs w:val="24"/>
        </w:rPr>
        <w:t xml:space="preserve"> </w:t>
      </w:r>
      <w:r w:rsidRPr="00E47314">
        <w:rPr>
          <w:rFonts w:ascii="Calibri" w:hAnsi="Calibri" w:cs="Calibri"/>
          <w:b/>
          <w:bCs/>
          <w:noProof/>
          <w:szCs w:val="24"/>
        </w:rPr>
        <w:t>240</w:t>
      </w:r>
      <w:r w:rsidRPr="00E47314">
        <w:rPr>
          <w:rFonts w:ascii="Calibri" w:hAnsi="Calibri" w:cs="Calibri"/>
          <w:noProof/>
          <w:szCs w:val="24"/>
        </w:rPr>
        <w:t>, 840–849 (2018).</w:t>
      </w:r>
    </w:p>
    <w:p w14:paraId="55031798"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46.</w:t>
      </w:r>
      <w:r w:rsidRPr="00E47314">
        <w:rPr>
          <w:rFonts w:ascii="Calibri" w:hAnsi="Calibri" w:cs="Calibri"/>
          <w:noProof/>
          <w:szCs w:val="24"/>
        </w:rPr>
        <w:tab/>
        <w:t>Zhang, Y., Song, Q., Yan, J. &amp; Tang, J. Mineral element concentrations in grains of Chinese wheat cultivars. 303–313 (2010). doi:10.1007/s10681-009-0082-6</w:t>
      </w:r>
    </w:p>
    <w:p w14:paraId="72AD135C"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47.</w:t>
      </w:r>
      <w:r w:rsidRPr="00E47314">
        <w:rPr>
          <w:rFonts w:ascii="Calibri" w:hAnsi="Calibri" w:cs="Calibri"/>
          <w:noProof/>
          <w:szCs w:val="24"/>
        </w:rPr>
        <w:tab/>
        <w:t xml:space="preserve">Liu, X., Tian, G., Jiang, D., Zhang, C. &amp; Kong, L. Cadmium (Cd) distribution and contamination in Chinese paddy soils on national scale. </w:t>
      </w:r>
      <w:r w:rsidRPr="00E47314">
        <w:rPr>
          <w:rFonts w:ascii="Calibri" w:hAnsi="Calibri" w:cs="Calibri"/>
          <w:i/>
          <w:iCs/>
          <w:noProof/>
          <w:szCs w:val="24"/>
        </w:rPr>
        <w:t>Environ. Sci. Pollut. Res.</w:t>
      </w:r>
      <w:r w:rsidRPr="00E47314">
        <w:rPr>
          <w:rFonts w:ascii="Calibri" w:hAnsi="Calibri" w:cs="Calibri"/>
          <w:noProof/>
          <w:szCs w:val="24"/>
        </w:rPr>
        <w:t xml:space="preserve"> </w:t>
      </w:r>
      <w:r w:rsidRPr="00E47314">
        <w:rPr>
          <w:rFonts w:ascii="Calibri" w:hAnsi="Calibri" w:cs="Calibri"/>
          <w:b/>
          <w:bCs/>
          <w:noProof/>
          <w:szCs w:val="24"/>
        </w:rPr>
        <w:t>23</w:t>
      </w:r>
      <w:r w:rsidRPr="00E47314">
        <w:rPr>
          <w:rFonts w:ascii="Calibri" w:hAnsi="Calibri" w:cs="Calibri"/>
          <w:noProof/>
          <w:szCs w:val="24"/>
        </w:rPr>
        <w:t>, 17941–17952 (2016).</w:t>
      </w:r>
    </w:p>
    <w:p w14:paraId="74CC94E6" w14:textId="77777777" w:rsidR="00E47314" w:rsidRPr="00E47314" w:rsidRDefault="00E47314" w:rsidP="00E47314">
      <w:pPr>
        <w:autoSpaceDE w:val="0"/>
        <w:autoSpaceDN w:val="0"/>
        <w:adjustRightInd w:val="0"/>
        <w:spacing w:line="240" w:lineRule="auto"/>
        <w:ind w:left="640" w:hanging="640"/>
        <w:rPr>
          <w:rFonts w:ascii="Calibri" w:hAnsi="Calibri" w:cs="Calibri"/>
          <w:noProof/>
          <w:szCs w:val="24"/>
        </w:rPr>
      </w:pPr>
      <w:r w:rsidRPr="00E47314">
        <w:rPr>
          <w:rFonts w:ascii="Calibri" w:hAnsi="Calibri" w:cs="Calibri"/>
          <w:noProof/>
          <w:szCs w:val="24"/>
        </w:rPr>
        <w:t>48.</w:t>
      </w:r>
      <w:r w:rsidRPr="00E47314">
        <w:rPr>
          <w:rFonts w:ascii="Calibri" w:hAnsi="Calibri" w:cs="Calibri"/>
          <w:noProof/>
          <w:szCs w:val="24"/>
        </w:rPr>
        <w:tab/>
        <w:t xml:space="preserve">Yu, Y. </w:t>
      </w:r>
      <w:r w:rsidRPr="00E47314">
        <w:rPr>
          <w:rFonts w:ascii="Calibri" w:hAnsi="Calibri" w:cs="Calibri"/>
          <w:i/>
          <w:iCs/>
          <w:noProof/>
          <w:szCs w:val="24"/>
        </w:rPr>
        <w:t>et al.</w:t>
      </w:r>
      <w:r w:rsidRPr="00E47314">
        <w:rPr>
          <w:rFonts w:ascii="Calibri" w:hAnsi="Calibri" w:cs="Calibri"/>
          <w:noProof/>
          <w:szCs w:val="24"/>
        </w:rPr>
        <w:t xml:space="preserve"> Accuracy and stability improvement in detecting Wuchang rice adulteration by piece-wise multiplicative scatter correction in the hyperspectral imaging system. </w:t>
      </w:r>
      <w:r w:rsidRPr="00E47314">
        <w:rPr>
          <w:rFonts w:ascii="Calibri" w:hAnsi="Calibri" w:cs="Calibri"/>
          <w:i/>
          <w:iCs/>
          <w:noProof/>
          <w:szCs w:val="24"/>
        </w:rPr>
        <w:t>Anal. Methods</w:t>
      </w:r>
      <w:r w:rsidRPr="00E47314">
        <w:rPr>
          <w:rFonts w:ascii="Calibri" w:hAnsi="Calibri" w:cs="Calibri"/>
          <w:noProof/>
          <w:szCs w:val="24"/>
        </w:rPr>
        <w:t xml:space="preserve"> </w:t>
      </w:r>
      <w:r w:rsidRPr="00E47314">
        <w:rPr>
          <w:rFonts w:ascii="Calibri" w:hAnsi="Calibri" w:cs="Calibri"/>
          <w:b/>
          <w:bCs/>
          <w:noProof/>
          <w:szCs w:val="24"/>
        </w:rPr>
        <w:t>10</w:t>
      </w:r>
      <w:r w:rsidRPr="00E47314">
        <w:rPr>
          <w:rFonts w:ascii="Calibri" w:hAnsi="Calibri" w:cs="Calibri"/>
          <w:noProof/>
          <w:szCs w:val="24"/>
        </w:rPr>
        <w:t>, 3224–3231 (2018).</w:t>
      </w:r>
    </w:p>
    <w:p w14:paraId="67792BB8" w14:textId="77777777" w:rsidR="00E47314" w:rsidRPr="00E47314" w:rsidRDefault="00E47314" w:rsidP="00E47314">
      <w:pPr>
        <w:autoSpaceDE w:val="0"/>
        <w:autoSpaceDN w:val="0"/>
        <w:adjustRightInd w:val="0"/>
        <w:spacing w:line="240" w:lineRule="auto"/>
        <w:ind w:left="640" w:hanging="640"/>
        <w:rPr>
          <w:rFonts w:ascii="Calibri" w:hAnsi="Calibri" w:cs="Calibri"/>
          <w:noProof/>
        </w:rPr>
      </w:pPr>
      <w:r w:rsidRPr="00E47314">
        <w:rPr>
          <w:rFonts w:ascii="Calibri" w:hAnsi="Calibri" w:cs="Calibri"/>
          <w:noProof/>
          <w:szCs w:val="24"/>
        </w:rPr>
        <w:t>49.</w:t>
      </w:r>
      <w:r w:rsidRPr="00E47314">
        <w:rPr>
          <w:rFonts w:ascii="Calibri" w:hAnsi="Calibri" w:cs="Calibri"/>
          <w:noProof/>
          <w:szCs w:val="24"/>
        </w:rPr>
        <w:tab/>
        <w:t xml:space="preserve">Worku, M. </w:t>
      </w:r>
      <w:r w:rsidRPr="00E47314">
        <w:rPr>
          <w:rFonts w:ascii="Calibri" w:hAnsi="Calibri" w:cs="Calibri"/>
          <w:i/>
          <w:iCs/>
          <w:noProof/>
          <w:szCs w:val="24"/>
        </w:rPr>
        <w:t>et al.</w:t>
      </w:r>
      <w:r w:rsidRPr="00E47314">
        <w:rPr>
          <w:rFonts w:ascii="Calibri" w:hAnsi="Calibri" w:cs="Calibri"/>
          <w:noProof/>
          <w:szCs w:val="24"/>
        </w:rPr>
        <w:t xml:space="preserve"> Differentiating the geographical origin of Ethiopian coffee using XRF- and ICP-based multi-element and stable isotope profiling. </w:t>
      </w:r>
      <w:r w:rsidRPr="00E47314">
        <w:rPr>
          <w:rFonts w:ascii="Calibri" w:hAnsi="Calibri" w:cs="Calibri"/>
          <w:i/>
          <w:iCs/>
          <w:noProof/>
          <w:szCs w:val="24"/>
        </w:rPr>
        <w:t>Food Chem.</w:t>
      </w:r>
      <w:r w:rsidRPr="00E47314">
        <w:rPr>
          <w:rFonts w:ascii="Calibri" w:hAnsi="Calibri" w:cs="Calibri"/>
          <w:noProof/>
          <w:szCs w:val="24"/>
        </w:rPr>
        <w:t xml:space="preserve"> </w:t>
      </w:r>
      <w:r w:rsidRPr="00E47314">
        <w:rPr>
          <w:rFonts w:ascii="Calibri" w:hAnsi="Calibri" w:cs="Calibri"/>
          <w:b/>
          <w:bCs/>
          <w:noProof/>
          <w:szCs w:val="24"/>
        </w:rPr>
        <w:t>290</w:t>
      </w:r>
      <w:r w:rsidRPr="00E47314">
        <w:rPr>
          <w:rFonts w:ascii="Calibri" w:hAnsi="Calibri" w:cs="Calibri"/>
          <w:noProof/>
          <w:szCs w:val="24"/>
        </w:rPr>
        <w:t>, 295–307 (2019).</w:t>
      </w:r>
    </w:p>
    <w:p w14:paraId="332EB986" w14:textId="47A3D304" w:rsidR="0009675C" w:rsidRPr="00EE7B19" w:rsidRDefault="00FE7C78" w:rsidP="002C6892">
      <w:pPr>
        <w:jc w:val="both"/>
      </w:pPr>
      <w:r>
        <w:fldChar w:fldCharType="end"/>
      </w:r>
    </w:p>
    <w:sectPr w:rsidR="0009675C" w:rsidRPr="00EE7B19" w:rsidSect="00151A61">
      <w:footerReference w:type="default" r:id="rId22"/>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anzhou kong" w:date="2020-03-26T16:38:00Z" w:initials="fk">
    <w:p w14:paraId="0ACACC83" w14:textId="27DA5BA1" w:rsidR="0063077A" w:rsidRDefault="0063077A">
      <w:pPr>
        <w:pStyle w:val="afd"/>
      </w:pPr>
      <w:r>
        <w:rPr>
          <w:rStyle w:val="afc"/>
        </w:rPr>
        <w:annotationRef/>
      </w:r>
      <w:r>
        <w:t>Jason prefers “origin” since we don’t have any positive samples</w:t>
      </w:r>
    </w:p>
  </w:comment>
  <w:comment w:id="2" w:author="Peng, Hong" w:date="2020-03-29T16:53:00Z" w:initials="PH">
    <w:p w14:paraId="6F4CED9C" w14:textId="18F2DBF7" w:rsidR="0063077A" w:rsidRDefault="0063077A">
      <w:pPr>
        <w:pStyle w:val="afd"/>
      </w:pPr>
      <w:r>
        <w:rPr>
          <w:rStyle w:val="afc"/>
        </w:rPr>
        <w:annotationRef/>
      </w:r>
      <w:r>
        <w:t>Dilution as by mixing or any futher dilution? Ratio of mixing?</w:t>
      </w:r>
    </w:p>
  </w:comment>
  <w:comment w:id="3" w:author="Xu, Jason" w:date="2020-03-31T14:01:00Z" w:initials="XJ">
    <w:p w14:paraId="3213D720" w14:textId="50A9E872" w:rsidR="003902A7" w:rsidRDefault="003902A7">
      <w:pPr>
        <w:pStyle w:val="afd"/>
      </w:pPr>
      <w:r>
        <w:rPr>
          <w:rStyle w:val="afc"/>
        </w:rPr>
        <w:annotationRef/>
      </w:r>
      <w:r w:rsidR="009F4721">
        <w:t xml:space="preserve">This way of description was adopted from a very similar paper. </w:t>
      </w:r>
      <w:r>
        <w:rPr>
          <w:rFonts w:hint="eastAsia"/>
        </w:rPr>
        <w:t>I</w:t>
      </w:r>
      <w:r>
        <w:t xml:space="preserve"> do not think we need to provide such great details as I have seen </w:t>
      </w:r>
      <w:r w:rsidR="000D6F74">
        <w:t>none being mentioned in other papers. we can</w:t>
      </w:r>
      <w:r w:rsidR="008762AA">
        <w:t xml:space="preserve"> </w:t>
      </w:r>
      <w:r w:rsidR="00B11456">
        <w:t>ask</w:t>
      </w:r>
      <w:r w:rsidR="000D6F74">
        <w:t xml:space="preserve"> Shuofei for his opinions</w:t>
      </w:r>
      <w:r w:rsidR="00B11456">
        <w:t xml:space="preserve"> </w:t>
      </w:r>
      <w:r w:rsidR="003561A9">
        <w:rPr>
          <w:rFonts w:hint="eastAsia"/>
        </w:rPr>
        <w:t>o</w:t>
      </w:r>
      <w:r w:rsidR="003561A9">
        <w:t xml:space="preserve">n this then. </w:t>
      </w:r>
    </w:p>
  </w:comment>
  <w:comment w:id="4" w:author="Xu, Jason" w:date="2020-03-31T14:04:00Z" w:initials="XJ">
    <w:p w14:paraId="6C64E6AC" w14:textId="69563BD1" w:rsidR="004029FD" w:rsidRDefault="004029FD">
      <w:pPr>
        <w:pStyle w:val="afd"/>
      </w:pPr>
      <w:r>
        <w:rPr>
          <w:rStyle w:val="afc"/>
        </w:rPr>
        <w:annotationRef/>
      </w:r>
      <w:r w:rsidR="00D84EEA">
        <w:t xml:space="preserve">The </w:t>
      </w:r>
      <w:r w:rsidR="00981000">
        <w:t xml:space="preserve">total times here does not matter as much as the frequency. </w:t>
      </w:r>
      <w:r w:rsidR="00FC3911">
        <w:t xml:space="preserve">As people may separate the batch differently. </w:t>
      </w:r>
    </w:p>
  </w:comment>
  <w:comment w:id="6" w:author="fanzhou kong" w:date="2020-03-26T16:27:00Z" w:initials="fk">
    <w:p w14:paraId="2B25CC83" w14:textId="7C32FA2E" w:rsidR="0063077A" w:rsidRDefault="0063077A">
      <w:pPr>
        <w:pStyle w:val="afd"/>
      </w:pPr>
      <w:r>
        <w:rPr>
          <w:rStyle w:val="afc"/>
        </w:rPr>
        <w:annotationRef/>
      </w:r>
      <w:r>
        <w:t>Information is derived from the training process and optimal hyperparas are shown in caption of figure 4</w:t>
      </w:r>
    </w:p>
  </w:comment>
  <w:comment w:id="7" w:author="Peng, Hong" w:date="2020-03-25T17:29:00Z" w:initials="PH">
    <w:p w14:paraId="1DBE13AD" w14:textId="423C3C45" w:rsidR="0063077A" w:rsidRDefault="0063077A" w:rsidP="00FB0D10">
      <w:pPr>
        <w:pStyle w:val="afd"/>
      </w:pPr>
      <w:r>
        <w:rPr>
          <w:rStyle w:val="afc"/>
        </w:rPr>
        <w:annotationRef/>
      </w:r>
    </w:p>
    <w:p w14:paraId="347F4B64" w14:textId="10EFBCDF" w:rsidR="0063077A" w:rsidRDefault="0063077A">
      <w:pPr>
        <w:pStyle w:val="afd"/>
      </w:pPr>
      <w:r>
        <w:t>Discussion: modify the table.</w:t>
      </w:r>
    </w:p>
  </w:comment>
  <w:comment w:id="8" w:author="Xu, Jason" w:date="2020-03-26T14:54:00Z" w:initials="XJ">
    <w:p w14:paraId="086BABE2" w14:textId="32A99186" w:rsidR="0063077A" w:rsidRDefault="0063077A">
      <w:pPr>
        <w:pStyle w:val="afd"/>
      </w:pPr>
      <w:r>
        <w:rPr>
          <w:rStyle w:val="afc"/>
        </w:rPr>
        <w:annotationRef/>
      </w:r>
      <w:r>
        <w:rPr>
          <w:rFonts w:hint="eastAsia"/>
        </w:rPr>
        <w:t>T</w:t>
      </w:r>
      <w:r>
        <w:t>BD</w:t>
      </w:r>
    </w:p>
  </w:comment>
  <w:comment w:id="9" w:author="Peng, Hong" w:date="2020-03-29T19:39:00Z" w:initials="PH">
    <w:p w14:paraId="09DD7432" w14:textId="5281D3ED" w:rsidR="0063077A" w:rsidRDefault="0063077A">
      <w:pPr>
        <w:pStyle w:val="afd"/>
      </w:pPr>
      <w:r>
        <w:rPr>
          <w:rStyle w:val="afc"/>
        </w:rPr>
        <w:annotationRef/>
      </w:r>
      <w:r>
        <w:rPr>
          <w:rFonts w:hint="eastAsia"/>
        </w:rPr>
        <w:t>N</w:t>
      </w:r>
      <w:r>
        <w:t>ot so clear, need discussion</w:t>
      </w:r>
    </w:p>
  </w:comment>
  <w:comment w:id="10" w:author="Xu, Jason" w:date="2020-03-31T14:35:00Z" w:initials="XJ">
    <w:p w14:paraId="307DE599" w14:textId="30F9820A" w:rsidR="0010429D" w:rsidRDefault="0010429D">
      <w:pPr>
        <w:pStyle w:val="afd"/>
      </w:pPr>
      <w:r>
        <w:rPr>
          <w:rStyle w:val="afc"/>
        </w:rPr>
        <w:annotationRef/>
      </w:r>
      <w:r w:rsidR="008C7E59">
        <w:rPr>
          <w:rStyle w:val="afc"/>
        </w:rPr>
        <w:t xml:space="preserve">A second thought. We shall delete or move this… since </w:t>
      </w:r>
      <w:r w:rsidR="00F24866">
        <w:rPr>
          <w:rStyle w:val="afc"/>
        </w:rPr>
        <w:t>by look at the data we shall not be able to “differentiate”</w:t>
      </w:r>
      <w:r w:rsidR="001D0E17">
        <w:rPr>
          <w:rStyle w:val="afc"/>
        </w:rPr>
        <w:t xml:space="preserve"> before the visualization or discrimina</w:t>
      </w:r>
      <w:r w:rsidR="00847826">
        <w:rPr>
          <w:rStyle w:val="afc"/>
        </w:rPr>
        <w:t xml:space="preserve">tive modeling </w:t>
      </w:r>
    </w:p>
  </w:comment>
  <w:comment w:id="14" w:author="Xu, Jason" w:date="2020-03-17T15:51:00Z" w:initials="XJ">
    <w:p w14:paraId="696439BC" w14:textId="77777777" w:rsidR="0063077A" w:rsidRDefault="0063077A" w:rsidP="00092A57">
      <w:pPr>
        <w:pStyle w:val="afd"/>
      </w:pPr>
      <w:r>
        <w:rPr>
          <w:rStyle w:val="afc"/>
        </w:rPr>
        <w:annotationRef/>
      </w:r>
      <w:r>
        <w:rPr>
          <w:rFonts w:hint="eastAsia"/>
        </w:rPr>
        <w:t>U</w:t>
      </w:r>
      <w:r>
        <w:t xml:space="preserve">nits updated as </w:t>
      </w:r>
      <w:r>
        <w:rPr>
          <w:rFonts w:ascii="等线" w:eastAsia="等线" w:hAnsi="等线" w:cs="宋体" w:hint="eastAsia"/>
          <w:color w:val="000000"/>
        </w:rPr>
        <w:t>µ</w:t>
      </w:r>
      <w:r>
        <w:rPr>
          <w:rFonts w:ascii="等线" w:eastAsia="等线" w:hAnsi="等线" w:cs="宋体"/>
          <w:color w:val="000000"/>
        </w:rPr>
        <w:t>g/kg (ppb)</w:t>
      </w:r>
    </w:p>
  </w:comment>
  <w:comment w:id="15" w:author="Peng, Hong" w:date="2020-03-29T19:20:00Z" w:initials="PH">
    <w:p w14:paraId="4507C10E" w14:textId="77777777" w:rsidR="0063077A" w:rsidRDefault="0063077A" w:rsidP="00092A57">
      <w:pPr>
        <w:pStyle w:val="afd"/>
      </w:pPr>
      <w:r>
        <w:rPr>
          <w:rStyle w:val="afc"/>
        </w:rPr>
        <w:annotationRef/>
      </w:r>
      <w:r>
        <w:rPr>
          <w:rFonts w:hint="eastAsia"/>
        </w:rPr>
        <w:t>&lt;0.000?</w:t>
      </w:r>
    </w:p>
  </w:comment>
  <w:comment w:id="16" w:author="Xu, Jason" w:date="2020-03-31T15:09:00Z" w:initials="XJ">
    <w:p w14:paraId="5F85C3B1" w14:textId="177449F7" w:rsidR="00B3409D" w:rsidRDefault="00B3409D">
      <w:pPr>
        <w:pStyle w:val="afd"/>
      </w:pPr>
      <w:r>
        <w:rPr>
          <w:rStyle w:val="afc"/>
        </w:rPr>
        <w:annotationRef/>
      </w:r>
      <w:r>
        <w:rPr>
          <w:rFonts w:hint="eastAsia"/>
        </w:rPr>
        <w:t>Y</w:t>
      </w:r>
      <w:r>
        <w:t xml:space="preserve">es. </w:t>
      </w:r>
    </w:p>
  </w:comment>
  <w:comment w:id="17" w:author="Xu, Jason" w:date="2020-03-17T15:52:00Z" w:initials="XJ">
    <w:p w14:paraId="5586152B" w14:textId="77777777" w:rsidR="0063077A" w:rsidRDefault="0063077A" w:rsidP="00092A57">
      <w:pPr>
        <w:pStyle w:val="afd"/>
      </w:pPr>
      <w:r>
        <w:rPr>
          <w:rStyle w:val="afc"/>
        </w:rPr>
        <w:annotationRef/>
      </w:r>
      <w:r>
        <w:t>Above GB std (200ppb)</w:t>
      </w:r>
    </w:p>
  </w:comment>
  <w:comment w:id="19" w:author="Peng, Hong" w:date="2020-03-29T19:45:00Z" w:initials="PH">
    <w:p w14:paraId="5B07D5B9" w14:textId="229A1884" w:rsidR="0063077A" w:rsidRDefault="0063077A" w:rsidP="00BF45BB">
      <w:pPr>
        <w:pStyle w:val="afd"/>
      </w:pPr>
      <w:r>
        <w:rPr>
          <w:rStyle w:val="afc"/>
        </w:rPr>
        <w:annotationRef/>
      </w:r>
      <w:r>
        <w:t xml:space="preserve">Please change color PJ-1 </w:t>
      </w:r>
      <w:r>
        <w:rPr>
          <w:rFonts w:hint="eastAsia"/>
        </w:rPr>
        <w:t>a</w:t>
      </w:r>
      <w:r>
        <w:t>nd JS.</w:t>
      </w:r>
    </w:p>
  </w:comment>
  <w:comment w:id="20" w:author="Xu, Jason" w:date="2020-03-31T15:09:00Z" w:initials="XJ">
    <w:p w14:paraId="21865E75" w14:textId="6AA69B7B" w:rsidR="00B3409D" w:rsidRDefault="00B3409D">
      <w:pPr>
        <w:pStyle w:val="afd"/>
      </w:pPr>
      <w:r>
        <w:rPr>
          <w:rStyle w:val="afc"/>
        </w:rPr>
        <w:annotationRef/>
      </w:r>
      <w:r>
        <w:t xml:space="preserve">Will do. </w:t>
      </w:r>
    </w:p>
  </w:comment>
  <w:comment w:id="21" w:author="Peng, Hong" w:date="2020-03-30T10:58:00Z" w:initials="PH">
    <w:p w14:paraId="1559E34F" w14:textId="5776FD75" w:rsidR="0063077A" w:rsidRDefault="0063077A">
      <w:pPr>
        <w:pStyle w:val="afd"/>
      </w:pPr>
      <w:r>
        <w:rPr>
          <w:rStyle w:val="afc"/>
        </w:rPr>
        <w:annotationRef/>
      </w:r>
      <w:r>
        <w:t>I think it’s better to use “modeling” here, but I’m not sure if it’s OK to say multivariate modeling…Please suggest.</w:t>
      </w:r>
    </w:p>
  </w:comment>
  <w:comment w:id="22" w:author="Xu, Jason" w:date="2020-03-31T15:10:00Z" w:initials="XJ">
    <w:p w14:paraId="26348B8F" w14:textId="089E8754" w:rsidR="00815AFA" w:rsidRDefault="00815AFA">
      <w:pPr>
        <w:pStyle w:val="afd"/>
      </w:pPr>
      <w:r>
        <w:rPr>
          <w:rStyle w:val="afc"/>
        </w:rPr>
        <w:annotationRef/>
      </w:r>
      <w:r>
        <w:rPr>
          <w:rFonts w:hint="eastAsia"/>
        </w:rPr>
        <w:t>I</w:t>
      </w:r>
      <w:r>
        <w:t xml:space="preserve"> think modeling would be OK. </w:t>
      </w:r>
    </w:p>
  </w:comment>
  <w:comment w:id="29" w:author="Peng, Hong" w:date="2020-03-30T11:01:00Z" w:initials="PH">
    <w:p w14:paraId="52843BAA" w14:textId="1368F5D3" w:rsidR="0063077A" w:rsidRDefault="0063077A">
      <w:pPr>
        <w:pStyle w:val="afd"/>
      </w:pPr>
      <w:r>
        <w:rPr>
          <w:rStyle w:val="afc"/>
        </w:rPr>
        <w:annotationRef/>
      </w:r>
      <w:r>
        <w:rPr>
          <w:rFonts w:hint="eastAsia"/>
        </w:rPr>
        <w:t>F</w:t>
      </w:r>
      <w:r>
        <w:t>or a better logic, in the following, you will demonstrate that your sampling is representative, authentic and with a good number of sample. E.g. point to point</w:t>
      </w:r>
    </w:p>
  </w:comment>
  <w:comment w:id="30" w:author="Xu, Jason" w:date="2020-03-31T15:50:00Z" w:initials="XJ">
    <w:p w14:paraId="2B4FBA7E" w14:textId="77777777" w:rsidR="0050080C" w:rsidRDefault="0050080C" w:rsidP="0050080C">
      <w:pPr>
        <w:pStyle w:val="afd"/>
        <w:numPr>
          <w:ilvl w:val="0"/>
          <w:numId w:val="29"/>
        </w:numPr>
      </w:pPr>
      <w:r>
        <w:rPr>
          <w:rStyle w:val="afc"/>
        </w:rPr>
        <w:annotationRef/>
      </w:r>
      <w:r>
        <w:t xml:space="preserve">We are solid on the authentic part. </w:t>
      </w:r>
    </w:p>
    <w:p w14:paraId="4BA5DCB1" w14:textId="77777777" w:rsidR="0050080C" w:rsidRDefault="0050080C" w:rsidP="0050080C">
      <w:pPr>
        <w:pStyle w:val="afd"/>
        <w:numPr>
          <w:ilvl w:val="0"/>
          <w:numId w:val="29"/>
        </w:numPr>
      </w:pPr>
      <w:r>
        <w:rPr>
          <w:rFonts w:hint="eastAsia"/>
        </w:rPr>
        <w:t>W</w:t>
      </w:r>
      <w:r>
        <w:t xml:space="preserve">e can not talk too much about representativeness </w:t>
      </w:r>
      <w:r w:rsidR="001C34DE">
        <w:t>since we do not know if the sampling was following the designed sample plan</w:t>
      </w:r>
      <w:r w:rsidR="00943700">
        <w:t xml:space="preserve"> (which was used to guarantee representative ness )</w:t>
      </w:r>
      <w:r w:rsidR="001C34DE">
        <w:t xml:space="preserve"> </w:t>
      </w:r>
    </w:p>
    <w:p w14:paraId="66C687CA" w14:textId="0BD1E4F4" w:rsidR="003E6D3B" w:rsidRDefault="003E6D3B" w:rsidP="0050080C">
      <w:pPr>
        <w:pStyle w:val="afd"/>
        <w:numPr>
          <w:ilvl w:val="0"/>
          <w:numId w:val="29"/>
        </w:numPr>
      </w:pPr>
      <w:r>
        <w:rPr>
          <w:rFonts w:hint="eastAsia"/>
        </w:rPr>
        <w:t>I</w:t>
      </w:r>
      <w:r>
        <w:t xml:space="preserve">nstead of good number (no </w:t>
      </w:r>
      <w:r w:rsidR="009A25F5">
        <w:t>agreed standard</w:t>
      </w:r>
      <w:r>
        <w:t>)</w:t>
      </w:r>
      <w:r w:rsidR="009A25F5">
        <w:t xml:space="preserve"> we shall talk a little bit about data balancing here. </w:t>
      </w:r>
    </w:p>
  </w:comment>
  <w:comment w:id="34" w:author="Xu, Jason" w:date="2020-03-31T16:22:00Z" w:initials="XJ">
    <w:p w14:paraId="6A1FC888" w14:textId="58360B6B" w:rsidR="00E47314" w:rsidRDefault="00E47314">
      <w:pPr>
        <w:pStyle w:val="afd"/>
      </w:pPr>
      <w:r>
        <w:rPr>
          <w:rStyle w:val="afc"/>
        </w:rPr>
        <w:annotationRef/>
      </w:r>
      <w:r w:rsidR="00E263C0">
        <w:t xml:space="preserve">Strongly suggest </w:t>
      </w:r>
      <w:r w:rsidR="00E922A3">
        <w:t>using</w:t>
      </w:r>
      <w:r>
        <w:t xml:space="preserve"> i.e. here, it appeared multiple times in my references. </w:t>
      </w:r>
    </w:p>
  </w:comment>
  <w:comment w:id="44" w:author="Peng, Hong" w:date="2020-03-30T11:05:00Z" w:initials="PH">
    <w:p w14:paraId="4387D389" w14:textId="47CA0EBA" w:rsidR="0063077A" w:rsidRDefault="0063077A">
      <w:pPr>
        <w:pStyle w:val="afd"/>
      </w:pPr>
      <w:r>
        <w:rPr>
          <w:rStyle w:val="afc"/>
        </w:rPr>
        <w:annotationRef/>
      </w:r>
      <w:r>
        <w:t>Balanced dataset?</w:t>
      </w:r>
    </w:p>
  </w:comment>
  <w:comment w:id="50" w:author="Peng, Hong" w:date="2020-03-30T14:02:00Z" w:initials="PH">
    <w:p w14:paraId="716F9581" w14:textId="22841705" w:rsidR="0063077A" w:rsidRDefault="0063077A">
      <w:pPr>
        <w:pStyle w:val="afd"/>
      </w:pPr>
      <w:r>
        <w:rPr>
          <w:rStyle w:val="afc"/>
        </w:rPr>
        <w:annotationRef/>
      </w:r>
      <w:r>
        <w:t>I’d like to keep consistent, for me, it’s likely to be model training and optimize/</w:t>
      </w:r>
      <w:r w:rsidR="00E922A3">
        <w:t>construct</w:t>
      </w:r>
      <w:r>
        <w:t xml:space="preserve"> classifiers. Please suggest.</w:t>
      </w:r>
    </w:p>
  </w:comment>
  <w:comment w:id="51" w:author="Xu, Jason" w:date="2020-03-31T16:28:00Z" w:initials="XJ">
    <w:p w14:paraId="080C0EDC" w14:textId="37A06D38" w:rsidR="00E263C0" w:rsidRDefault="00E263C0">
      <w:pPr>
        <w:pStyle w:val="afd"/>
      </w:pPr>
      <w:r>
        <w:rPr>
          <w:rStyle w:val="afc"/>
        </w:rPr>
        <w:annotationRef/>
      </w:r>
      <w:r>
        <w:rPr>
          <w:rFonts w:hint="eastAsia"/>
        </w:rPr>
        <w:t>S</w:t>
      </w:r>
      <w:r>
        <w:t xml:space="preserve">uggest to use </w:t>
      </w:r>
      <w:r w:rsidR="00E922A3">
        <w:t xml:space="preserve"> model training, same as described in Fig 2</w:t>
      </w:r>
    </w:p>
  </w:comment>
  <w:comment w:id="53" w:author="Xu, Jason" w:date="2020-03-31T16:30:00Z" w:initials="XJ">
    <w:p w14:paraId="7F407117" w14:textId="6659819C" w:rsidR="00C87D18" w:rsidRDefault="00C87D18">
      <w:pPr>
        <w:pStyle w:val="afd"/>
      </w:pPr>
      <w:r>
        <w:rPr>
          <w:rStyle w:val="afc"/>
        </w:rPr>
        <w:annotationRef/>
      </w:r>
      <w:r>
        <w:rPr>
          <w:rFonts w:hint="eastAsia"/>
        </w:rPr>
        <w:t>?</w:t>
      </w:r>
    </w:p>
  </w:comment>
  <w:comment w:id="59" w:author="Peng, Hong" w:date="2020-03-30T16:46:00Z" w:initials="PH">
    <w:p w14:paraId="33EEB259" w14:textId="77777777" w:rsidR="0063077A" w:rsidRDefault="0063077A" w:rsidP="00BD3AEF">
      <w:pPr>
        <w:pStyle w:val="afd"/>
      </w:pPr>
      <w:r>
        <w:rPr>
          <w:rStyle w:val="afc"/>
        </w:rPr>
        <w:annotationRef/>
      </w:r>
      <w:r>
        <w:rPr>
          <w:rFonts w:hint="eastAsia"/>
        </w:rPr>
        <w:t>T</w:t>
      </w:r>
      <w:r>
        <w:t>oo much spelling errors…</w:t>
      </w:r>
    </w:p>
  </w:comment>
  <w:comment w:id="63" w:author="Peng, Hong" w:date="2020-03-30T14:17:00Z" w:initials="PH">
    <w:p w14:paraId="2797B27E" w14:textId="435C923F" w:rsidR="0063077A" w:rsidRDefault="0063077A">
      <w:pPr>
        <w:pStyle w:val="afd"/>
      </w:pPr>
      <w:r>
        <w:rPr>
          <w:rStyle w:val="afc"/>
        </w:rPr>
        <w:annotationRef/>
      </w:r>
      <w:r>
        <w:rPr>
          <w:rFonts w:hint="eastAsia"/>
        </w:rPr>
        <w:t>N</w:t>
      </w:r>
      <w:r>
        <w:t>ote: reason why to change</w:t>
      </w:r>
    </w:p>
  </w:comment>
  <w:comment w:id="85" w:author="Peng, Hong" w:date="2020-03-30T14:29:00Z" w:initials="PH">
    <w:p w14:paraId="69A30371" w14:textId="584D539E" w:rsidR="0063077A" w:rsidRDefault="0063077A">
      <w:pPr>
        <w:pStyle w:val="afd"/>
      </w:pPr>
      <w:r>
        <w:rPr>
          <w:rStyle w:val="afc"/>
        </w:rPr>
        <w:annotationRef/>
      </w:r>
      <w:r>
        <w:rPr>
          <w:rFonts w:hint="eastAsia"/>
        </w:rPr>
        <w:t>N</w:t>
      </w:r>
      <w:r>
        <w:t xml:space="preserve">umber to keep consistent? E.g </w:t>
      </w:r>
      <w:r w:rsidRPr="00E82E0D">
        <w:rPr>
          <w:vertAlign w:val="superscript"/>
        </w:rPr>
        <w:t>27</w:t>
      </w:r>
      <w:r>
        <w:t>Al</w:t>
      </w:r>
    </w:p>
  </w:comment>
  <w:comment w:id="87" w:author="Peng, Hong" w:date="2020-03-30T13:17:00Z" w:initials="PH">
    <w:p w14:paraId="133F5024" w14:textId="77777777" w:rsidR="0063077A" w:rsidRDefault="0063077A">
      <w:pPr>
        <w:pStyle w:val="afd"/>
      </w:pPr>
      <w:r>
        <w:rPr>
          <w:rStyle w:val="afc"/>
        </w:rPr>
        <w:annotationRef/>
      </w:r>
      <w:r>
        <w:t>Note: reason why to change.</w:t>
      </w:r>
    </w:p>
    <w:p w14:paraId="02E584C1" w14:textId="7EF21E49" w:rsidR="0063077A" w:rsidRDefault="0063077A">
      <w:pPr>
        <w:pStyle w:val="afd"/>
      </w:pPr>
      <w:r>
        <w:t>with or under?</w:t>
      </w:r>
    </w:p>
  </w:comment>
  <w:comment w:id="105" w:author="Xu, Jason" w:date="2020-03-31T16:37:00Z" w:initials="XJ">
    <w:p w14:paraId="76D1BA99" w14:textId="75943707" w:rsidR="00406617" w:rsidRDefault="00406617">
      <w:pPr>
        <w:pStyle w:val="afd"/>
      </w:pPr>
      <w:r>
        <w:rPr>
          <w:rStyle w:val="afc"/>
        </w:rPr>
        <w:annotationRef/>
      </w:r>
      <w:r>
        <w:rPr>
          <w:rStyle w:val="afc"/>
        </w:rPr>
        <w:t>Changed the original meaning?</w:t>
      </w:r>
    </w:p>
  </w:comment>
  <w:comment w:id="107" w:author="Peng, Hong" w:date="2020-03-30T15:23:00Z" w:initials="PH">
    <w:p w14:paraId="1FE68CDE" w14:textId="3A153F85" w:rsidR="0063077A" w:rsidRDefault="0063077A">
      <w:pPr>
        <w:pStyle w:val="afd"/>
      </w:pPr>
      <w:r>
        <w:rPr>
          <w:rStyle w:val="afc"/>
        </w:rPr>
        <w:annotationRef/>
      </w:r>
      <w:r>
        <w:rPr>
          <w:rFonts w:hint="eastAsia"/>
        </w:rPr>
        <w:t>N</w:t>
      </w:r>
      <w:r>
        <w:t>ot so clear what it means</w:t>
      </w:r>
    </w:p>
  </w:comment>
  <w:comment w:id="108" w:author="Xu, Jason" w:date="2020-03-31T16:38:00Z" w:initials="XJ">
    <w:p w14:paraId="5651448D" w14:textId="6774B5C6" w:rsidR="00406617" w:rsidRDefault="00406617">
      <w:pPr>
        <w:pStyle w:val="afd"/>
        <w:rPr>
          <w:rFonts w:hint="eastAsia"/>
        </w:rPr>
      </w:pPr>
      <w:r>
        <w:rPr>
          <w:rStyle w:val="afc"/>
        </w:rPr>
        <w:annotationRef/>
      </w:r>
      <w:r>
        <w:rPr>
          <w:rFonts w:hint="eastAsia"/>
        </w:rPr>
        <w:t>C</w:t>
      </w:r>
      <w:r>
        <w:t xml:space="preserve">ite from reference. FZ: shall we give a little more explanation here? </w:t>
      </w:r>
    </w:p>
  </w:comment>
  <w:comment w:id="111" w:author="Xu, Jason" w:date="2020-03-31T16:39:00Z" w:initials="XJ">
    <w:p w14:paraId="37504964" w14:textId="035ABE4D" w:rsidR="008121B2" w:rsidRDefault="008121B2">
      <w:pPr>
        <w:pStyle w:val="afd"/>
      </w:pPr>
      <w:r>
        <w:rPr>
          <w:rStyle w:val="afc"/>
        </w:rPr>
        <w:annotationRef/>
      </w:r>
      <w:r>
        <w:t xml:space="preserve"> I would suggest i.e.</w:t>
      </w:r>
      <w:r w:rsidR="00DF53F2">
        <w:t xml:space="preserve"> here. </w:t>
      </w:r>
      <w:r>
        <w:t xml:space="preserve"> It appears in our reference. </w:t>
      </w:r>
    </w:p>
  </w:comment>
  <w:comment w:id="115" w:author="Peng, Hong" w:date="2020-03-30T14:53:00Z" w:initials="PH">
    <w:p w14:paraId="30866D35" w14:textId="149C362C" w:rsidR="0063077A" w:rsidRDefault="0063077A">
      <w:pPr>
        <w:pStyle w:val="afd"/>
      </w:pPr>
      <w:r>
        <w:rPr>
          <w:rStyle w:val="afc"/>
        </w:rPr>
        <w:annotationRef/>
      </w:r>
      <w:r>
        <w:rPr>
          <w:rFonts w:hint="eastAsia"/>
        </w:rPr>
        <w:t>I</w:t>
      </w:r>
      <w:r>
        <w:t xml:space="preserve"> think it can be more specific. e.g. above you mentioned the goodness-of-fit, it’s also on aspect of assessment.</w:t>
      </w:r>
    </w:p>
  </w:comment>
  <w:comment w:id="123" w:author="Peng, Hong" w:date="2020-03-30T14:46:00Z" w:initials="PH">
    <w:p w14:paraId="36ED4327" w14:textId="5289172D" w:rsidR="0063077A" w:rsidRDefault="0063077A">
      <w:pPr>
        <w:pStyle w:val="afd"/>
      </w:pPr>
      <w:r>
        <w:rPr>
          <w:rStyle w:val="afc"/>
        </w:rPr>
        <w:annotationRef/>
      </w:r>
      <w:r>
        <w:t xml:space="preserve">I couldn’t draw the conclusion that 100% accuracy is achieved from this table. </w:t>
      </w:r>
    </w:p>
  </w:comment>
  <w:comment w:id="124" w:author="Xu, Jason" w:date="2020-03-31T16:41:00Z" w:initials="XJ">
    <w:p w14:paraId="6C5FF8F8" w14:textId="4FF12EF3" w:rsidR="00DF53F2" w:rsidRDefault="00DF53F2">
      <w:pPr>
        <w:pStyle w:val="afd"/>
      </w:pPr>
      <w:r>
        <w:rPr>
          <w:rStyle w:val="afc"/>
        </w:rPr>
        <w:annotationRef/>
      </w:r>
      <w:r>
        <w:t xml:space="preserve">FZ: we shall explain </w:t>
      </w:r>
      <w:r w:rsidR="00901F96">
        <w:t xml:space="preserve">how the confusion matrix works here. </w:t>
      </w:r>
    </w:p>
  </w:comment>
  <w:comment w:id="127" w:author="Peng, Hong" w:date="2020-03-30T21:50:00Z" w:initials="PH">
    <w:p w14:paraId="282B979E" w14:textId="1ABDEF64" w:rsidR="0063077A" w:rsidRDefault="0063077A">
      <w:pPr>
        <w:pStyle w:val="afd"/>
      </w:pPr>
      <w:r>
        <w:rPr>
          <w:rStyle w:val="afc"/>
        </w:rPr>
        <w:annotationRef/>
      </w:r>
      <w:r>
        <w:t>V</w:t>
      </w:r>
      <w:r>
        <w:rPr>
          <w:rFonts w:hint="eastAsia"/>
        </w:rPr>
        <w:t>i</w:t>
      </w:r>
      <w:r>
        <w:t xml:space="preserve">sualization is an approach, not a purpose. </w:t>
      </w:r>
    </w:p>
  </w:comment>
  <w:comment w:id="134" w:author="Xu, Jason" w:date="2020-03-23T15:31:00Z" w:initials="XJ">
    <w:p w14:paraId="4B97031A" w14:textId="60400768" w:rsidR="0063077A" w:rsidRDefault="0063077A">
      <w:pPr>
        <w:pStyle w:val="afd"/>
      </w:pPr>
      <w:r>
        <w:rPr>
          <w:rStyle w:val="afc"/>
        </w:rPr>
        <w:annotationRef/>
      </w:r>
      <w:r>
        <w:t xml:space="preserve">Is this the best place for the statement? Suggest delete if this can not fit in the context. </w:t>
      </w:r>
    </w:p>
  </w:comment>
  <w:comment w:id="136" w:author="Xu, Jason" w:date="2020-03-31T16:47:00Z" w:initials="XJ">
    <w:p w14:paraId="7E080654" w14:textId="205EA313" w:rsidR="009875A3" w:rsidRDefault="009875A3">
      <w:pPr>
        <w:pStyle w:val="afd"/>
      </w:pPr>
      <w:r>
        <w:rPr>
          <w:rStyle w:val="afc"/>
        </w:rPr>
        <w:annotationRef/>
      </w:r>
      <w:r>
        <w:rPr>
          <w:rFonts w:hint="eastAsia"/>
        </w:rPr>
        <w:t>?</w:t>
      </w:r>
      <w:bookmarkStart w:id="137" w:name="_GoBack"/>
      <w:bookmarkEnd w:id="137"/>
    </w:p>
  </w:comment>
  <w:comment w:id="141" w:author="Xu, Jason" w:date="2020-01-07T10:31:00Z" w:initials="XJ">
    <w:p w14:paraId="41A95819" w14:textId="52804D32" w:rsidR="0063077A" w:rsidRDefault="0063077A" w:rsidP="00DF2003">
      <w:pPr>
        <w:pStyle w:val="afd"/>
      </w:pPr>
      <w:r>
        <w:rPr>
          <w:rStyle w:val="afc"/>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CACC83" w15:done="0"/>
  <w15:commentEx w15:paraId="6F4CED9C" w15:done="0"/>
  <w15:commentEx w15:paraId="3213D720" w15:paraIdParent="6F4CED9C" w15:done="0"/>
  <w15:commentEx w15:paraId="6C64E6AC" w15:done="0"/>
  <w15:commentEx w15:paraId="2B25CC83" w15:done="1"/>
  <w15:commentEx w15:paraId="347F4B64" w15:done="0"/>
  <w15:commentEx w15:paraId="086BABE2" w15:paraIdParent="347F4B64" w15:done="0"/>
  <w15:commentEx w15:paraId="09DD7432" w15:done="0"/>
  <w15:commentEx w15:paraId="307DE599" w15:paraIdParent="09DD7432" w15:done="0"/>
  <w15:commentEx w15:paraId="696439BC" w15:done="0"/>
  <w15:commentEx w15:paraId="4507C10E" w15:done="0"/>
  <w15:commentEx w15:paraId="5F85C3B1" w15:paraIdParent="4507C10E" w15:done="0"/>
  <w15:commentEx w15:paraId="5586152B" w15:done="0"/>
  <w15:commentEx w15:paraId="5B07D5B9" w15:done="0"/>
  <w15:commentEx w15:paraId="21865E75" w15:paraIdParent="5B07D5B9" w15:done="0"/>
  <w15:commentEx w15:paraId="1559E34F" w15:done="0"/>
  <w15:commentEx w15:paraId="26348B8F" w15:paraIdParent="1559E34F" w15:done="0"/>
  <w15:commentEx w15:paraId="52843BAA" w15:done="0"/>
  <w15:commentEx w15:paraId="66C687CA" w15:paraIdParent="52843BAA" w15:done="0"/>
  <w15:commentEx w15:paraId="6A1FC888" w15:done="0"/>
  <w15:commentEx w15:paraId="4387D389" w15:done="0"/>
  <w15:commentEx w15:paraId="716F9581" w15:done="0"/>
  <w15:commentEx w15:paraId="080C0EDC" w15:paraIdParent="716F9581" w15:done="0"/>
  <w15:commentEx w15:paraId="7F407117" w15:done="0"/>
  <w15:commentEx w15:paraId="33EEB259" w15:done="1"/>
  <w15:commentEx w15:paraId="2797B27E" w15:done="0"/>
  <w15:commentEx w15:paraId="69A30371" w15:done="1"/>
  <w15:commentEx w15:paraId="02E584C1" w15:done="0"/>
  <w15:commentEx w15:paraId="76D1BA99" w15:done="0"/>
  <w15:commentEx w15:paraId="1FE68CDE" w15:done="0"/>
  <w15:commentEx w15:paraId="5651448D" w15:paraIdParent="1FE68CDE" w15:done="0"/>
  <w15:commentEx w15:paraId="37504964" w15:done="0"/>
  <w15:commentEx w15:paraId="30866D35" w15:done="0"/>
  <w15:commentEx w15:paraId="36ED4327" w15:done="0"/>
  <w15:commentEx w15:paraId="6C5FF8F8" w15:paraIdParent="36ED4327" w15:done="0"/>
  <w15:commentEx w15:paraId="282B979E" w15:done="0"/>
  <w15:commentEx w15:paraId="4B97031A" w15:done="0"/>
  <w15:commentEx w15:paraId="7E080654"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CACC83" w16cid:durableId="222758EB"/>
  <w16cid:commentId w16cid:paraId="6F4CED9C" w16cid:durableId="222DCB35"/>
  <w16cid:commentId w16cid:paraId="3213D720" w16cid:durableId="222DCBAE"/>
  <w16cid:commentId w16cid:paraId="6C64E6AC" w16cid:durableId="222DCC60"/>
  <w16cid:commentId w16cid:paraId="2B25CC83" w16cid:durableId="22275672"/>
  <w16cid:commentId w16cid:paraId="347F4B64" w16cid:durableId="2227128F"/>
  <w16cid:commentId w16cid:paraId="086BABE2" w16cid:durableId="22274091"/>
  <w16cid:commentId w16cid:paraId="09DD7432" w16cid:durableId="222DCB39"/>
  <w16cid:commentId w16cid:paraId="307DE599" w16cid:durableId="222DD39D"/>
  <w16cid:commentId w16cid:paraId="696439BC" w16cid:durableId="222DCB3A"/>
  <w16cid:commentId w16cid:paraId="4507C10E" w16cid:durableId="222DCB3B"/>
  <w16cid:commentId w16cid:paraId="5F85C3B1" w16cid:durableId="222DDBA9"/>
  <w16cid:commentId w16cid:paraId="5586152B" w16cid:durableId="222DCB3C"/>
  <w16cid:commentId w16cid:paraId="5B07D5B9" w16cid:durableId="222DCB3D"/>
  <w16cid:commentId w16cid:paraId="21865E75" w16cid:durableId="222DDB8C"/>
  <w16cid:commentId w16cid:paraId="1559E34F" w16cid:durableId="222DCB3E"/>
  <w16cid:commentId w16cid:paraId="26348B8F" w16cid:durableId="222DDBD2"/>
  <w16cid:commentId w16cid:paraId="66C687CA" w16cid:durableId="222DE54C"/>
  <w16cid:commentId w16cid:paraId="6A1FC888" w16cid:durableId="222DECC4"/>
  <w16cid:commentId w16cid:paraId="4387D389" w16cid:durableId="222DCB40"/>
  <w16cid:commentId w16cid:paraId="716F9581" w16cid:durableId="222DCB41"/>
  <w16cid:commentId w16cid:paraId="080C0EDC" w16cid:durableId="222DEE16"/>
  <w16cid:commentId w16cid:paraId="7F407117" w16cid:durableId="222DEEB3"/>
  <w16cid:commentId w16cid:paraId="33EEB259" w16cid:durableId="222DCB42"/>
  <w16cid:commentId w16cid:paraId="2797B27E" w16cid:durableId="222DCB43"/>
  <w16cid:commentId w16cid:paraId="69A30371" w16cid:durableId="222DCB44"/>
  <w16cid:commentId w16cid:paraId="02E584C1" w16cid:durableId="222DCB45"/>
  <w16cid:commentId w16cid:paraId="76D1BA99" w16cid:durableId="222DF066"/>
  <w16cid:commentId w16cid:paraId="1FE68CDE" w16cid:durableId="222DCB46"/>
  <w16cid:commentId w16cid:paraId="5651448D" w16cid:durableId="222DF07F"/>
  <w16cid:commentId w16cid:paraId="37504964" w16cid:durableId="222DF0C4"/>
  <w16cid:commentId w16cid:paraId="30866D35" w16cid:durableId="222DCB47"/>
  <w16cid:commentId w16cid:paraId="36ED4327" w16cid:durableId="222DCB48"/>
  <w16cid:commentId w16cid:paraId="6C5FF8F8" w16cid:durableId="222DF154"/>
  <w16cid:commentId w16cid:paraId="282B979E" w16cid:durableId="222DCB49"/>
  <w16cid:commentId w16cid:paraId="4B97031A" w16cid:durableId="222354D0"/>
  <w16cid:commentId w16cid:paraId="7E080654" w16cid:durableId="222DF2A5"/>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AD578" w14:textId="77777777" w:rsidR="00F36841" w:rsidRDefault="00F36841" w:rsidP="00170E8C">
      <w:pPr>
        <w:spacing w:after="0" w:line="240" w:lineRule="auto"/>
      </w:pPr>
      <w:r>
        <w:separator/>
      </w:r>
    </w:p>
  </w:endnote>
  <w:endnote w:type="continuationSeparator" w:id="0">
    <w:p w14:paraId="04D48F5B" w14:textId="77777777" w:rsidR="00F36841" w:rsidRDefault="00F36841" w:rsidP="00170E8C">
      <w:pPr>
        <w:spacing w:after="0" w:line="240" w:lineRule="auto"/>
      </w:pPr>
      <w:r>
        <w:continuationSeparator/>
      </w:r>
    </w:p>
  </w:endnote>
  <w:endnote w:type="continuationNotice" w:id="1">
    <w:p w14:paraId="4812E5BD" w14:textId="77777777" w:rsidR="00F36841" w:rsidRDefault="00F368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63077A" w:rsidRDefault="0063077A">
    <w:pPr>
      <w:pStyle w:val="af7"/>
    </w:pPr>
    <w:r>
      <w:rPr>
        <w:noProof/>
      </w:rPr>
      <mc:AlternateContent>
        <mc:Choice Requires="wps">
          <w:drawing>
            <wp:anchor distT="0" distB="0" distL="114300" distR="114300" simplePos="0" relativeHeight="251658240" behindDoc="0" locked="0" layoutInCell="0" allowOverlap="1" wp14:anchorId="5EDF638F" wp14:editId="3A772835">
              <wp:simplePos x="0" y="0"/>
              <wp:positionH relativeFrom="page">
                <wp:posOffset>0</wp:posOffset>
              </wp:positionH>
              <wp:positionV relativeFrom="page">
                <wp:posOffset>9601200</wp:posOffset>
              </wp:positionV>
              <wp:extent cx="7772400" cy="266700"/>
              <wp:effectExtent l="0" t="0" r="0" b="0"/>
              <wp:wrapNone/>
              <wp:docPr id="1" name="MSIPCM061242e0a90d2b9aed35a841" descr="{&quot;HashCode&quot;:9099569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4720CCBB" w:rsidR="0063077A" w:rsidRPr="009807D6" w:rsidRDefault="0063077A" w:rsidP="009807D6">
                          <w:pPr>
                            <w:spacing w:after="0"/>
                            <w:rPr>
                              <w:rFonts w:ascii="Calibri" w:hAnsi="Calibri" w:cs="Calibri"/>
                              <w:color w:val="000000"/>
                              <w:sz w:val="20"/>
                            </w:rPr>
                          </w:pPr>
                          <w:r w:rsidRPr="009807D6">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061242e0a90d2b9aed35a841" o:spid="_x0000_s1026" type="#_x0000_t202" alt="{&quot;HashCode&quot;:909956968,&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" o:allowincell="f" filled="f" stroked="f" strokeweight=".5pt">
              <v:textbox inset="20pt,0,,0">
                <w:txbxContent>
                  <w:p w14:paraId="1C24DEB6" w14:textId="4720CCBB" w:rsidR="0063077A" w:rsidRPr="009807D6" w:rsidRDefault="0063077A" w:rsidP="009807D6">
                    <w:pPr>
                      <w:spacing w:after="0"/>
                      <w:rPr>
                        <w:rFonts w:ascii="Calibri" w:hAnsi="Calibri" w:cs="Calibri"/>
                        <w:color w:val="000000"/>
                        <w:sz w:val="20"/>
                      </w:rPr>
                    </w:pPr>
                    <w:r w:rsidRPr="009807D6">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3225A7" w14:textId="77777777" w:rsidR="00F36841" w:rsidRDefault="00F36841" w:rsidP="00170E8C">
      <w:pPr>
        <w:spacing w:after="0" w:line="240" w:lineRule="auto"/>
      </w:pPr>
      <w:r>
        <w:separator/>
      </w:r>
    </w:p>
  </w:footnote>
  <w:footnote w:type="continuationSeparator" w:id="0">
    <w:p w14:paraId="77A9F92D" w14:textId="77777777" w:rsidR="00F36841" w:rsidRDefault="00F36841" w:rsidP="00170E8C">
      <w:pPr>
        <w:spacing w:after="0" w:line="240" w:lineRule="auto"/>
      </w:pPr>
      <w:r>
        <w:continuationSeparator/>
      </w:r>
    </w:p>
  </w:footnote>
  <w:footnote w:type="continuationNotice" w:id="1">
    <w:p w14:paraId="16B4A698" w14:textId="77777777" w:rsidR="00F36841" w:rsidRDefault="00F3684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803B18"/>
    <w:multiLevelType w:val="hybridMultilevel"/>
    <w:tmpl w:val="99FCF3A4"/>
    <w:lvl w:ilvl="0" w:tplc="4B4C25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5"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496431B"/>
    <w:multiLevelType w:val="hybridMultilevel"/>
    <w:tmpl w:val="E7985C00"/>
    <w:lvl w:ilvl="0" w:tplc="E7EA9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4"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6"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15"/>
  </w:num>
  <w:num w:numId="12">
    <w:abstractNumId w:val="6"/>
  </w:num>
  <w:num w:numId="13">
    <w:abstractNumId w:val="17"/>
  </w:num>
  <w:num w:numId="14">
    <w:abstractNumId w:val="14"/>
  </w:num>
  <w:num w:numId="15">
    <w:abstractNumId w:val="13"/>
  </w:num>
  <w:num w:numId="16">
    <w:abstractNumId w:val="1"/>
  </w:num>
  <w:num w:numId="17">
    <w:abstractNumId w:val="7"/>
  </w:num>
  <w:num w:numId="18">
    <w:abstractNumId w:val="3"/>
  </w:num>
  <w:num w:numId="19">
    <w:abstractNumId w:val="12"/>
  </w:num>
  <w:num w:numId="20">
    <w:abstractNumId w:val="10"/>
  </w:num>
  <w:num w:numId="21">
    <w:abstractNumId w:val="11"/>
  </w:num>
  <w:num w:numId="22">
    <w:abstractNumId w:val="19"/>
  </w:num>
  <w:num w:numId="23">
    <w:abstractNumId w:val="5"/>
  </w:num>
  <w:num w:numId="24">
    <w:abstractNumId w:val="16"/>
  </w:num>
  <w:num w:numId="25">
    <w:abstractNumId w:val="9"/>
  </w:num>
  <w:num w:numId="26">
    <w:abstractNumId w:val="18"/>
  </w:num>
  <w:num w:numId="27">
    <w:abstractNumId w:val="0"/>
  </w:num>
  <w:num w:numId="28">
    <w:abstractNumId w:val="2"/>
  </w:num>
  <w:num w:numId="2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nzhou kong">
    <w15:presenceInfo w15:providerId="Windows Live" w15:userId="a77df28feecbb961"/>
  </w15:person>
  <w15:person w15:author="Peng, Hong">
    <w15:presenceInfo w15:providerId="AD" w15:userId="S-1-5-21-3555285318-3598121220-927574299-985293"/>
  </w15:person>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activeWritingStyle w:appName="MSWord" w:lang="en-US" w:vendorID="64" w:dllVersion="0" w:nlCheck="1" w:checkStyle="0"/>
  <w:activeWritingStyle w:appName="MSWord" w:lang="zh-CN" w:vendorID="64" w:dllVersion="0" w:nlCheck="1" w:checkStyle="1"/>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180"/>
    <w:rsid w:val="000033A5"/>
    <w:rsid w:val="000035E4"/>
    <w:rsid w:val="000039EA"/>
    <w:rsid w:val="00003A68"/>
    <w:rsid w:val="00003B4E"/>
    <w:rsid w:val="000041D7"/>
    <w:rsid w:val="0000425B"/>
    <w:rsid w:val="000049C5"/>
    <w:rsid w:val="0000534C"/>
    <w:rsid w:val="0000553C"/>
    <w:rsid w:val="00005A73"/>
    <w:rsid w:val="00005D74"/>
    <w:rsid w:val="00005E4E"/>
    <w:rsid w:val="0000600E"/>
    <w:rsid w:val="00006290"/>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0DC"/>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101"/>
    <w:rsid w:val="000302C9"/>
    <w:rsid w:val="0003052E"/>
    <w:rsid w:val="000305F3"/>
    <w:rsid w:val="00030836"/>
    <w:rsid w:val="00030D97"/>
    <w:rsid w:val="00030F6F"/>
    <w:rsid w:val="00031670"/>
    <w:rsid w:val="00031978"/>
    <w:rsid w:val="00032A1B"/>
    <w:rsid w:val="00033544"/>
    <w:rsid w:val="000335D6"/>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8C7"/>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529"/>
    <w:rsid w:val="00052C93"/>
    <w:rsid w:val="00052DBC"/>
    <w:rsid w:val="00052F80"/>
    <w:rsid w:val="000535CD"/>
    <w:rsid w:val="00053628"/>
    <w:rsid w:val="00053B32"/>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EEF"/>
    <w:rsid w:val="00081F94"/>
    <w:rsid w:val="000821F9"/>
    <w:rsid w:val="0008257C"/>
    <w:rsid w:val="00082874"/>
    <w:rsid w:val="0008302A"/>
    <w:rsid w:val="000830C7"/>
    <w:rsid w:val="00083498"/>
    <w:rsid w:val="00083BAD"/>
    <w:rsid w:val="00083F52"/>
    <w:rsid w:val="00083FB3"/>
    <w:rsid w:val="000842AE"/>
    <w:rsid w:val="00084E31"/>
    <w:rsid w:val="00084EA0"/>
    <w:rsid w:val="00085092"/>
    <w:rsid w:val="0008563E"/>
    <w:rsid w:val="00085F0C"/>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A57"/>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5DB0"/>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747"/>
    <w:rsid w:val="000A1A80"/>
    <w:rsid w:val="000A1DB7"/>
    <w:rsid w:val="000A23E3"/>
    <w:rsid w:val="000A25B8"/>
    <w:rsid w:val="000A28EF"/>
    <w:rsid w:val="000A3083"/>
    <w:rsid w:val="000A3132"/>
    <w:rsid w:val="000A3361"/>
    <w:rsid w:val="000A36CC"/>
    <w:rsid w:val="000A38FC"/>
    <w:rsid w:val="000A3963"/>
    <w:rsid w:val="000A4760"/>
    <w:rsid w:val="000A51EB"/>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1B9D"/>
    <w:rsid w:val="000B2105"/>
    <w:rsid w:val="000B2825"/>
    <w:rsid w:val="000B2AFD"/>
    <w:rsid w:val="000B2BEE"/>
    <w:rsid w:val="000B2FAB"/>
    <w:rsid w:val="000B2FCB"/>
    <w:rsid w:val="000B30D6"/>
    <w:rsid w:val="000B365B"/>
    <w:rsid w:val="000B3D1C"/>
    <w:rsid w:val="000B3D96"/>
    <w:rsid w:val="000B3EB3"/>
    <w:rsid w:val="000B412E"/>
    <w:rsid w:val="000B425E"/>
    <w:rsid w:val="000B42A7"/>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6F74"/>
    <w:rsid w:val="000D73CC"/>
    <w:rsid w:val="000D75E4"/>
    <w:rsid w:val="000D7688"/>
    <w:rsid w:val="000D790E"/>
    <w:rsid w:val="000D7CCE"/>
    <w:rsid w:val="000D7FF0"/>
    <w:rsid w:val="000E02ED"/>
    <w:rsid w:val="000E0803"/>
    <w:rsid w:val="000E0BAA"/>
    <w:rsid w:val="000E0DDB"/>
    <w:rsid w:val="000E0E2A"/>
    <w:rsid w:val="000E12F5"/>
    <w:rsid w:val="000E163F"/>
    <w:rsid w:val="000E19A7"/>
    <w:rsid w:val="000E1B7B"/>
    <w:rsid w:val="000E26E6"/>
    <w:rsid w:val="000E2819"/>
    <w:rsid w:val="000E296B"/>
    <w:rsid w:val="000E2C19"/>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46"/>
    <w:rsid w:val="000F2055"/>
    <w:rsid w:val="000F21AD"/>
    <w:rsid w:val="000F24D2"/>
    <w:rsid w:val="000F2878"/>
    <w:rsid w:val="000F3658"/>
    <w:rsid w:val="000F37D7"/>
    <w:rsid w:val="000F37F1"/>
    <w:rsid w:val="000F3B15"/>
    <w:rsid w:val="000F3CBA"/>
    <w:rsid w:val="000F403F"/>
    <w:rsid w:val="000F4757"/>
    <w:rsid w:val="000F4A62"/>
    <w:rsid w:val="000F4B39"/>
    <w:rsid w:val="000F505E"/>
    <w:rsid w:val="000F609A"/>
    <w:rsid w:val="000F64AB"/>
    <w:rsid w:val="000F6CCA"/>
    <w:rsid w:val="000F704D"/>
    <w:rsid w:val="000F7147"/>
    <w:rsid w:val="000F79B9"/>
    <w:rsid w:val="000F7A5E"/>
    <w:rsid w:val="000F7D53"/>
    <w:rsid w:val="000F7FE4"/>
    <w:rsid w:val="00100280"/>
    <w:rsid w:val="001004C6"/>
    <w:rsid w:val="00100725"/>
    <w:rsid w:val="001008EF"/>
    <w:rsid w:val="00100E7E"/>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29D"/>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02"/>
    <w:rsid w:val="001119FB"/>
    <w:rsid w:val="00111B61"/>
    <w:rsid w:val="00111C09"/>
    <w:rsid w:val="00112075"/>
    <w:rsid w:val="00112079"/>
    <w:rsid w:val="00112088"/>
    <w:rsid w:val="00112358"/>
    <w:rsid w:val="001126CA"/>
    <w:rsid w:val="00112C37"/>
    <w:rsid w:val="0011365A"/>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54D6"/>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A7E"/>
    <w:rsid w:val="00134D95"/>
    <w:rsid w:val="00134E53"/>
    <w:rsid w:val="00134F7B"/>
    <w:rsid w:val="0013508B"/>
    <w:rsid w:val="0013523A"/>
    <w:rsid w:val="00135ED0"/>
    <w:rsid w:val="00136304"/>
    <w:rsid w:val="0013648B"/>
    <w:rsid w:val="00136E70"/>
    <w:rsid w:val="00136F39"/>
    <w:rsid w:val="00136F7F"/>
    <w:rsid w:val="0013701B"/>
    <w:rsid w:val="0013711C"/>
    <w:rsid w:val="001372AF"/>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57"/>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B8C"/>
    <w:rsid w:val="00163E83"/>
    <w:rsid w:val="001647D3"/>
    <w:rsid w:val="00164E0F"/>
    <w:rsid w:val="00164F03"/>
    <w:rsid w:val="0016516C"/>
    <w:rsid w:val="00165195"/>
    <w:rsid w:val="0016526D"/>
    <w:rsid w:val="00165502"/>
    <w:rsid w:val="001659ED"/>
    <w:rsid w:val="00165A1D"/>
    <w:rsid w:val="00165B10"/>
    <w:rsid w:val="001663A6"/>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F24"/>
    <w:rsid w:val="001A3134"/>
    <w:rsid w:val="001A3145"/>
    <w:rsid w:val="001A3388"/>
    <w:rsid w:val="001A34C6"/>
    <w:rsid w:val="001A3971"/>
    <w:rsid w:val="001A3A8D"/>
    <w:rsid w:val="001A3C89"/>
    <w:rsid w:val="001A3D79"/>
    <w:rsid w:val="001A3E65"/>
    <w:rsid w:val="001A3F8C"/>
    <w:rsid w:val="001A4587"/>
    <w:rsid w:val="001A4981"/>
    <w:rsid w:val="001A4B23"/>
    <w:rsid w:val="001A5120"/>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0F04"/>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6721"/>
    <w:rsid w:val="001B68FD"/>
    <w:rsid w:val="001B6C50"/>
    <w:rsid w:val="001B73CD"/>
    <w:rsid w:val="001B741E"/>
    <w:rsid w:val="001B77A3"/>
    <w:rsid w:val="001B7F6A"/>
    <w:rsid w:val="001C028D"/>
    <w:rsid w:val="001C04C7"/>
    <w:rsid w:val="001C0F1A"/>
    <w:rsid w:val="001C1154"/>
    <w:rsid w:val="001C1B85"/>
    <w:rsid w:val="001C1B9E"/>
    <w:rsid w:val="001C2467"/>
    <w:rsid w:val="001C286C"/>
    <w:rsid w:val="001C34DE"/>
    <w:rsid w:val="001C3C52"/>
    <w:rsid w:val="001C40D8"/>
    <w:rsid w:val="001C437F"/>
    <w:rsid w:val="001C4B5E"/>
    <w:rsid w:val="001C5591"/>
    <w:rsid w:val="001C5857"/>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0E17"/>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9B"/>
    <w:rsid w:val="001E27AC"/>
    <w:rsid w:val="001E2B10"/>
    <w:rsid w:val="001E2ECB"/>
    <w:rsid w:val="001E314C"/>
    <w:rsid w:val="001E35E1"/>
    <w:rsid w:val="001E3D64"/>
    <w:rsid w:val="001E3E5C"/>
    <w:rsid w:val="001E3F52"/>
    <w:rsid w:val="001E4416"/>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8DA"/>
    <w:rsid w:val="001F0A84"/>
    <w:rsid w:val="001F0E00"/>
    <w:rsid w:val="001F1036"/>
    <w:rsid w:val="001F1138"/>
    <w:rsid w:val="001F1517"/>
    <w:rsid w:val="001F16DA"/>
    <w:rsid w:val="001F1EA4"/>
    <w:rsid w:val="001F2180"/>
    <w:rsid w:val="001F2B0A"/>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8F2"/>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7AE"/>
    <w:rsid w:val="00210978"/>
    <w:rsid w:val="00210C43"/>
    <w:rsid w:val="00210CC3"/>
    <w:rsid w:val="00211A6E"/>
    <w:rsid w:val="00211BD4"/>
    <w:rsid w:val="0021242A"/>
    <w:rsid w:val="002127F3"/>
    <w:rsid w:val="00212AD0"/>
    <w:rsid w:val="00213202"/>
    <w:rsid w:val="0021332A"/>
    <w:rsid w:val="00214047"/>
    <w:rsid w:val="00214259"/>
    <w:rsid w:val="002143C0"/>
    <w:rsid w:val="0021462A"/>
    <w:rsid w:val="00214C5A"/>
    <w:rsid w:val="00214E39"/>
    <w:rsid w:val="0021524B"/>
    <w:rsid w:val="0021537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68"/>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1FD0"/>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0D7"/>
    <w:rsid w:val="00247446"/>
    <w:rsid w:val="002475AD"/>
    <w:rsid w:val="002479DE"/>
    <w:rsid w:val="00247BE9"/>
    <w:rsid w:val="00247DE6"/>
    <w:rsid w:val="00247F1F"/>
    <w:rsid w:val="002502CB"/>
    <w:rsid w:val="002502CE"/>
    <w:rsid w:val="00250362"/>
    <w:rsid w:val="0025059C"/>
    <w:rsid w:val="00250AB7"/>
    <w:rsid w:val="002511BD"/>
    <w:rsid w:val="00251612"/>
    <w:rsid w:val="00251D77"/>
    <w:rsid w:val="0025202A"/>
    <w:rsid w:val="00252285"/>
    <w:rsid w:val="00252888"/>
    <w:rsid w:val="0025294A"/>
    <w:rsid w:val="00253540"/>
    <w:rsid w:val="00253565"/>
    <w:rsid w:val="00253591"/>
    <w:rsid w:val="002540D5"/>
    <w:rsid w:val="00254331"/>
    <w:rsid w:val="002544C9"/>
    <w:rsid w:val="0025487E"/>
    <w:rsid w:val="00254C0A"/>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AB6"/>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4C3"/>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51A0"/>
    <w:rsid w:val="002852F0"/>
    <w:rsid w:val="00285418"/>
    <w:rsid w:val="00285668"/>
    <w:rsid w:val="00285815"/>
    <w:rsid w:val="002864D0"/>
    <w:rsid w:val="0028650E"/>
    <w:rsid w:val="00286696"/>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284"/>
    <w:rsid w:val="002935AA"/>
    <w:rsid w:val="00293702"/>
    <w:rsid w:val="002939C1"/>
    <w:rsid w:val="00293CF1"/>
    <w:rsid w:val="00294018"/>
    <w:rsid w:val="00294230"/>
    <w:rsid w:val="00294EAC"/>
    <w:rsid w:val="00295348"/>
    <w:rsid w:val="002954C8"/>
    <w:rsid w:val="002955AB"/>
    <w:rsid w:val="002956E5"/>
    <w:rsid w:val="00295984"/>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4AF"/>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4B7"/>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BCB"/>
    <w:rsid w:val="002C6D22"/>
    <w:rsid w:val="002C6EC2"/>
    <w:rsid w:val="002C7323"/>
    <w:rsid w:val="002C7337"/>
    <w:rsid w:val="002C73CD"/>
    <w:rsid w:val="002C7541"/>
    <w:rsid w:val="002C771B"/>
    <w:rsid w:val="002C7B7F"/>
    <w:rsid w:val="002D046A"/>
    <w:rsid w:val="002D04A8"/>
    <w:rsid w:val="002D0FFC"/>
    <w:rsid w:val="002D16A1"/>
    <w:rsid w:val="002D2183"/>
    <w:rsid w:val="002D26FF"/>
    <w:rsid w:val="002D285D"/>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C3D"/>
    <w:rsid w:val="002E2021"/>
    <w:rsid w:val="002E205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F4"/>
    <w:rsid w:val="002F725C"/>
    <w:rsid w:val="002F76ED"/>
    <w:rsid w:val="002F7A1D"/>
    <w:rsid w:val="0030037B"/>
    <w:rsid w:val="00300758"/>
    <w:rsid w:val="00300D92"/>
    <w:rsid w:val="00300FB7"/>
    <w:rsid w:val="0030105B"/>
    <w:rsid w:val="0030122F"/>
    <w:rsid w:val="003015EE"/>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0D4B"/>
    <w:rsid w:val="003112F3"/>
    <w:rsid w:val="0031163F"/>
    <w:rsid w:val="00311D20"/>
    <w:rsid w:val="00311EAC"/>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90"/>
    <w:rsid w:val="003279E1"/>
    <w:rsid w:val="00327AD2"/>
    <w:rsid w:val="00327D4C"/>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1A9"/>
    <w:rsid w:val="003567C3"/>
    <w:rsid w:val="00356870"/>
    <w:rsid w:val="00357336"/>
    <w:rsid w:val="00357526"/>
    <w:rsid w:val="00357DE4"/>
    <w:rsid w:val="00357F74"/>
    <w:rsid w:val="0036013E"/>
    <w:rsid w:val="00360286"/>
    <w:rsid w:val="0036063B"/>
    <w:rsid w:val="00360843"/>
    <w:rsid w:val="003608B0"/>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350"/>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2A7"/>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CF"/>
    <w:rsid w:val="003A560B"/>
    <w:rsid w:val="003A57B3"/>
    <w:rsid w:val="003A5A82"/>
    <w:rsid w:val="003A60B5"/>
    <w:rsid w:val="003A638C"/>
    <w:rsid w:val="003A6610"/>
    <w:rsid w:val="003A6BB1"/>
    <w:rsid w:val="003A6E39"/>
    <w:rsid w:val="003A7093"/>
    <w:rsid w:val="003A73FE"/>
    <w:rsid w:val="003A74E5"/>
    <w:rsid w:val="003A761D"/>
    <w:rsid w:val="003A7D23"/>
    <w:rsid w:val="003B038B"/>
    <w:rsid w:val="003B03AA"/>
    <w:rsid w:val="003B058A"/>
    <w:rsid w:val="003B1011"/>
    <w:rsid w:val="003B15C5"/>
    <w:rsid w:val="003B16AB"/>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A7D"/>
    <w:rsid w:val="003B6D6E"/>
    <w:rsid w:val="003B6DBB"/>
    <w:rsid w:val="003B72B5"/>
    <w:rsid w:val="003B76E9"/>
    <w:rsid w:val="003B7BFC"/>
    <w:rsid w:val="003B7C2C"/>
    <w:rsid w:val="003B7E30"/>
    <w:rsid w:val="003C03AC"/>
    <w:rsid w:val="003C0497"/>
    <w:rsid w:val="003C0603"/>
    <w:rsid w:val="003C089A"/>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4A8"/>
    <w:rsid w:val="003C755F"/>
    <w:rsid w:val="003C7647"/>
    <w:rsid w:val="003C7ED6"/>
    <w:rsid w:val="003D0014"/>
    <w:rsid w:val="003D04A0"/>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659"/>
    <w:rsid w:val="003D6D1E"/>
    <w:rsid w:val="003D6D7A"/>
    <w:rsid w:val="003D7088"/>
    <w:rsid w:val="003D724D"/>
    <w:rsid w:val="003D73BA"/>
    <w:rsid w:val="003D7771"/>
    <w:rsid w:val="003D77DA"/>
    <w:rsid w:val="003D7810"/>
    <w:rsid w:val="003D7963"/>
    <w:rsid w:val="003E00AD"/>
    <w:rsid w:val="003E0629"/>
    <w:rsid w:val="003E0946"/>
    <w:rsid w:val="003E0B37"/>
    <w:rsid w:val="003E0BA6"/>
    <w:rsid w:val="003E0C71"/>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B28"/>
    <w:rsid w:val="003E6764"/>
    <w:rsid w:val="003E6D1A"/>
    <w:rsid w:val="003E6D3B"/>
    <w:rsid w:val="003E6DDA"/>
    <w:rsid w:val="003E6EB6"/>
    <w:rsid w:val="003E769F"/>
    <w:rsid w:val="003E7B25"/>
    <w:rsid w:val="003E7C85"/>
    <w:rsid w:val="003E7D84"/>
    <w:rsid w:val="003E7EA2"/>
    <w:rsid w:val="003F01CB"/>
    <w:rsid w:val="003F0340"/>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9FD"/>
    <w:rsid w:val="00402AB7"/>
    <w:rsid w:val="00403207"/>
    <w:rsid w:val="00403331"/>
    <w:rsid w:val="00403444"/>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617"/>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2542"/>
    <w:rsid w:val="004131DE"/>
    <w:rsid w:val="00414A0E"/>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A47"/>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8E4"/>
    <w:rsid w:val="00451F25"/>
    <w:rsid w:val="00451F5F"/>
    <w:rsid w:val="004520B4"/>
    <w:rsid w:val="00452707"/>
    <w:rsid w:val="00452E37"/>
    <w:rsid w:val="00452E89"/>
    <w:rsid w:val="00452EAA"/>
    <w:rsid w:val="004530C1"/>
    <w:rsid w:val="0045314B"/>
    <w:rsid w:val="00453236"/>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A06"/>
    <w:rsid w:val="00471A22"/>
    <w:rsid w:val="00471D0F"/>
    <w:rsid w:val="00471EF7"/>
    <w:rsid w:val="00471FF5"/>
    <w:rsid w:val="0047201B"/>
    <w:rsid w:val="004723E4"/>
    <w:rsid w:val="0047294F"/>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DF"/>
    <w:rsid w:val="004819FD"/>
    <w:rsid w:val="00481C70"/>
    <w:rsid w:val="0048217F"/>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346"/>
    <w:rsid w:val="004855B1"/>
    <w:rsid w:val="00485925"/>
    <w:rsid w:val="0048592B"/>
    <w:rsid w:val="00485A92"/>
    <w:rsid w:val="00485AF5"/>
    <w:rsid w:val="004860DD"/>
    <w:rsid w:val="004862D7"/>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167"/>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1A2"/>
    <w:rsid w:val="004A52A3"/>
    <w:rsid w:val="004A533A"/>
    <w:rsid w:val="004A5682"/>
    <w:rsid w:val="004A6195"/>
    <w:rsid w:val="004A6376"/>
    <w:rsid w:val="004A67F8"/>
    <w:rsid w:val="004A6865"/>
    <w:rsid w:val="004A6D8F"/>
    <w:rsid w:val="004A6F8D"/>
    <w:rsid w:val="004A6FE0"/>
    <w:rsid w:val="004A75BB"/>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675"/>
    <w:rsid w:val="004C1AE7"/>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6F11"/>
    <w:rsid w:val="004C7095"/>
    <w:rsid w:val="004C7A30"/>
    <w:rsid w:val="004C7BAB"/>
    <w:rsid w:val="004C7C9B"/>
    <w:rsid w:val="004D0134"/>
    <w:rsid w:val="004D0867"/>
    <w:rsid w:val="004D0AF3"/>
    <w:rsid w:val="004D1B4A"/>
    <w:rsid w:val="004D21A1"/>
    <w:rsid w:val="004D21D6"/>
    <w:rsid w:val="004D221A"/>
    <w:rsid w:val="004D24CC"/>
    <w:rsid w:val="004D25B9"/>
    <w:rsid w:val="004D2CBE"/>
    <w:rsid w:val="004D3782"/>
    <w:rsid w:val="004D39D2"/>
    <w:rsid w:val="004D3DA1"/>
    <w:rsid w:val="004D3E43"/>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E8B"/>
    <w:rsid w:val="004E0F8F"/>
    <w:rsid w:val="004E1490"/>
    <w:rsid w:val="004E1649"/>
    <w:rsid w:val="004E17F3"/>
    <w:rsid w:val="004E18C5"/>
    <w:rsid w:val="004E192E"/>
    <w:rsid w:val="004E1AD6"/>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F008E"/>
    <w:rsid w:val="004F00E3"/>
    <w:rsid w:val="004F032C"/>
    <w:rsid w:val="004F03AF"/>
    <w:rsid w:val="004F0738"/>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80C"/>
    <w:rsid w:val="005009CC"/>
    <w:rsid w:val="00500AFE"/>
    <w:rsid w:val="00500CB1"/>
    <w:rsid w:val="00500F3C"/>
    <w:rsid w:val="0050134E"/>
    <w:rsid w:val="0050184B"/>
    <w:rsid w:val="00501B98"/>
    <w:rsid w:val="00501FBB"/>
    <w:rsid w:val="00502313"/>
    <w:rsid w:val="00502323"/>
    <w:rsid w:val="005026E4"/>
    <w:rsid w:val="00503332"/>
    <w:rsid w:val="00503651"/>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7A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274"/>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3CA8"/>
    <w:rsid w:val="00524356"/>
    <w:rsid w:val="005245D0"/>
    <w:rsid w:val="005246FD"/>
    <w:rsid w:val="00524CDB"/>
    <w:rsid w:val="005250D0"/>
    <w:rsid w:val="00525165"/>
    <w:rsid w:val="005258F8"/>
    <w:rsid w:val="00525A0E"/>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46F"/>
    <w:rsid w:val="005426CF"/>
    <w:rsid w:val="00542C49"/>
    <w:rsid w:val="00543D63"/>
    <w:rsid w:val="00544045"/>
    <w:rsid w:val="0054420E"/>
    <w:rsid w:val="005446B4"/>
    <w:rsid w:val="00544848"/>
    <w:rsid w:val="00544855"/>
    <w:rsid w:val="0054485B"/>
    <w:rsid w:val="00544CBD"/>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6CFB"/>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1CDC"/>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2AB"/>
    <w:rsid w:val="00576386"/>
    <w:rsid w:val="005763D9"/>
    <w:rsid w:val="0057658A"/>
    <w:rsid w:val="005765F4"/>
    <w:rsid w:val="00576857"/>
    <w:rsid w:val="00576B5A"/>
    <w:rsid w:val="00576D4C"/>
    <w:rsid w:val="00576DD1"/>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2E7D"/>
    <w:rsid w:val="00583BDB"/>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87F1C"/>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6E2"/>
    <w:rsid w:val="005948B2"/>
    <w:rsid w:val="00594917"/>
    <w:rsid w:val="00594B64"/>
    <w:rsid w:val="00594E23"/>
    <w:rsid w:val="005951B5"/>
    <w:rsid w:val="005951C1"/>
    <w:rsid w:val="005960CC"/>
    <w:rsid w:val="005969D7"/>
    <w:rsid w:val="00596B15"/>
    <w:rsid w:val="00596B5F"/>
    <w:rsid w:val="00596E36"/>
    <w:rsid w:val="00596F15"/>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1E6B"/>
    <w:rsid w:val="005C20E5"/>
    <w:rsid w:val="005C22E1"/>
    <w:rsid w:val="005C2778"/>
    <w:rsid w:val="005C2789"/>
    <w:rsid w:val="005C28F8"/>
    <w:rsid w:val="005C29B6"/>
    <w:rsid w:val="005C2B2D"/>
    <w:rsid w:val="005C2C98"/>
    <w:rsid w:val="005C2F1D"/>
    <w:rsid w:val="005C2FB3"/>
    <w:rsid w:val="005C3564"/>
    <w:rsid w:val="005C3611"/>
    <w:rsid w:val="005C37D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3F4C"/>
    <w:rsid w:val="005D430F"/>
    <w:rsid w:val="005D43B0"/>
    <w:rsid w:val="005D44E8"/>
    <w:rsid w:val="005D46F3"/>
    <w:rsid w:val="005D4AAF"/>
    <w:rsid w:val="005D4D7F"/>
    <w:rsid w:val="005D50E2"/>
    <w:rsid w:val="005D5277"/>
    <w:rsid w:val="005D56B8"/>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42D"/>
    <w:rsid w:val="005E37AB"/>
    <w:rsid w:val="005E5034"/>
    <w:rsid w:val="005E5187"/>
    <w:rsid w:val="005E5275"/>
    <w:rsid w:val="005E5405"/>
    <w:rsid w:val="005E54B6"/>
    <w:rsid w:val="005E54CF"/>
    <w:rsid w:val="005E5B7C"/>
    <w:rsid w:val="005E5C14"/>
    <w:rsid w:val="005E6BBE"/>
    <w:rsid w:val="005E70DF"/>
    <w:rsid w:val="005E7306"/>
    <w:rsid w:val="005E7386"/>
    <w:rsid w:val="005E75FE"/>
    <w:rsid w:val="005E77CF"/>
    <w:rsid w:val="005E7C70"/>
    <w:rsid w:val="005E7DB5"/>
    <w:rsid w:val="005E7DCD"/>
    <w:rsid w:val="005F03A5"/>
    <w:rsid w:val="005F089D"/>
    <w:rsid w:val="005F0D1B"/>
    <w:rsid w:val="005F10F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762"/>
    <w:rsid w:val="005F48DE"/>
    <w:rsid w:val="005F4A62"/>
    <w:rsid w:val="005F519E"/>
    <w:rsid w:val="005F51C6"/>
    <w:rsid w:val="005F5263"/>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775"/>
    <w:rsid w:val="006028F6"/>
    <w:rsid w:val="0060295B"/>
    <w:rsid w:val="006029B0"/>
    <w:rsid w:val="00602C77"/>
    <w:rsid w:val="00602D2A"/>
    <w:rsid w:val="00602D53"/>
    <w:rsid w:val="00602F54"/>
    <w:rsid w:val="00603CC0"/>
    <w:rsid w:val="006041E9"/>
    <w:rsid w:val="006044E6"/>
    <w:rsid w:val="006048E7"/>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CBC"/>
    <w:rsid w:val="00620FAB"/>
    <w:rsid w:val="00621216"/>
    <w:rsid w:val="006213D9"/>
    <w:rsid w:val="006216A3"/>
    <w:rsid w:val="00621E04"/>
    <w:rsid w:val="00622163"/>
    <w:rsid w:val="00622C08"/>
    <w:rsid w:val="00622E48"/>
    <w:rsid w:val="00623254"/>
    <w:rsid w:val="00623349"/>
    <w:rsid w:val="00623473"/>
    <w:rsid w:val="0062404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77A"/>
    <w:rsid w:val="00630B4D"/>
    <w:rsid w:val="00630C05"/>
    <w:rsid w:val="00630D07"/>
    <w:rsid w:val="00630DF0"/>
    <w:rsid w:val="00631128"/>
    <w:rsid w:val="006313EF"/>
    <w:rsid w:val="006316BD"/>
    <w:rsid w:val="00631823"/>
    <w:rsid w:val="00631C4F"/>
    <w:rsid w:val="006324F6"/>
    <w:rsid w:val="00633359"/>
    <w:rsid w:val="00633DA6"/>
    <w:rsid w:val="00633DEE"/>
    <w:rsid w:val="006340A4"/>
    <w:rsid w:val="006343F9"/>
    <w:rsid w:val="00634688"/>
    <w:rsid w:val="00634783"/>
    <w:rsid w:val="0063540C"/>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049"/>
    <w:rsid w:val="00642956"/>
    <w:rsid w:val="00642C1B"/>
    <w:rsid w:val="00643280"/>
    <w:rsid w:val="0064357B"/>
    <w:rsid w:val="00643C82"/>
    <w:rsid w:val="006441AA"/>
    <w:rsid w:val="00644300"/>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863"/>
    <w:rsid w:val="00663C26"/>
    <w:rsid w:val="00663C9F"/>
    <w:rsid w:val="00663EE6"/>
    <w:rsid w:val="006643E3"/>
    <w:rsid w:val="00664ACA"/>
    <w:rsid w:val="00664B56"/>
    <w:rsid w:val="00665089"/>
    <w:rsid w:val="00665F7A"/>
    <w:rsid w:val="00666193"/>
    <w:rsid w:val="00666470"/>
    <w:rsid w:val="0066652B"/>
    <w:rsid w:val="006666A6"/>
    <w:rsid w:val="00666C9C"/>
    <w:rsid w:val="00666D19"/>
    <w:rsid w:val="00666F45"/>
    <w:rsid w:val="00667F08"/>
    <w:rsid w:val="00667F85"/>
    <w:rsid w:val="006707E4"/>
    <w:rsid w:val="00670B0E"/>
    <w:rsid w:val="00670B51"/>
    <w:rsid w:val="0067148B"/>
    <w:rsid w:val="006717A2"/>
    <w:rsid w:val="00671AB2"/>
    <w:rsid w:val="00671ABA"/>
    <w:rsid w:val="00671B66"/>
    <w:rsid w:val="00671C63"/>
    <w:rsid w:val="00672B09"/>
    <w:rsid w:val="00672B91"/>
    <w:rsid w:val="00673241"/>
    <w:rsid w:val="00673974"/>
    <w:rsid w:val="00674251"/>
    <w:rsid w:val="006747A4"/>
    <w:rsid w:val="006748D6"/>
    <w:rsid w:val="00674BA6"/>
    <w:rsid w:val="00674DA6"/>
    <w:rsid w:val="0067518E"/>
    <w:rsid w:val="006751EA"/>
    <w:rsid w:val="00675218"/>
    <w:rsid w:val="00675634"/>
    <w:rsid w:val="00675887"/>
    <w:rsid w:val="00675D3E"/>
    <w:rsid w:val="0067621E"/>
    <w:rsid w:val="00676A3B"/>
    <w:rsid w:val="006776CF"/>
    <w:rsid w:val="00677AF4"/>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BA3"/>
    <w:rsid w:val="00693CAA"/>
    <w:rsid w:val="006943B6"/>
    <w:rsid w:val="00694433"/>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598"/>
    <w:rsid w:val="006A4851"/>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45B"/>
    <w:rsid w:val="006C353C"/>
    <w:rsid w:val="006C3AD7"/>
    <w:rsid w:val="006C3D0C"/>
    <w:rsid w:val="006C3FD6"/>
    <w:rsid w:val="006C40F9"/>
    <w:rsid w:val="006C5161"/>
    <w:rsid w:val="006C5256"/>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BEF"/>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D7C3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5112"/>
    <w:rsid w:val="006F531B"/>
    <w:rsid w:val="006F5366"/>
    <w:rsid w:val="006F5996"/>
    <w:rsid w:val="006F5D49"/>
    <w:rsid w:val="006F6888"/>
    <w:rsid w:val="006F74DF"/>
    <w:rsid w:val="006F774B"/>
    <w:rsid w:val="006F7EC9"/>
    <w:rsid w:val="0070064A"/>
    <w:rsid w:val="007008DA"/>
    <w:rsid w:val="00700C36"/>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6E0"/>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A8B"/>
    <w:rsid w:val="00715FB3"/>
    <w:rsid w:val="00716234"/>
    <w:rsid w:val="007165B9"/>
    <w:rsid w:val="0071677A"/>
    <w:rsid w:val="0071682C"/>
    <w:rsid w:val="007168DF"/>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0C40"/>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31E0"/>
    <w:rsid w:val="00743863"/>
    <w:rsid w:val="00743B86"/>
    <w:rsid w:val="00743C05"/>
    <w:rsid w:val="00744704"/>
    <w:rsid w:val="007447A8"/>
    <w:rsid w:val="00744A2D"/>
    <w:rsid w:val="00744BAC"/>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1CD"/>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4B10"/>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44B"/>
    <w:rsid w:val="00772524"/>
    <w:rsid w:val="007725E0"/>
    <w:rsid w:val="0077295E"/>
    <w:rsid w:val="00772C9D"/>
    <w:rsid w:val="00774315"/>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D1D"/>
    <w:rsid w:val="00781FEF"/>
    <w:rsid w:val="007825AF"/>
    <w:rsid w:val="007827E3"/>
    <w:rsid w:val="00782AE2"/>
    <w:rsid w:val="00782E44"/>
    <w:rsid w:val="0078326F"/>
    <w:rsid w:val="00783272"/>
    <w:rsid w:val="007837C0"/>
    <w:rsid w:val="007837FF"/>
    <w:rsid w:val="00783902"/>
    <w:rsid w:val="00783C2B"/>
    <w:rsid w:val="00783E7C"/>
    <w:rsid w:val="00784356"/>
    <w:rsid w:val="00784B35"/>
    <w:rsid w:val="00784C6A"/>
    <w:rsid w:val="00784D4A"/>
    <w:rsid w:val="00784DA1"/>
    <w:rsid w:val="00784E7E"/>
    <w:rsid w:val="007852EF"/>
    <w:rsid w:val="00785751"/>
    <w:rsid w:val="00785CE6"/>
    <w:rsid w:val="00786109"/>
    <w:rsid w:val="0078650E"/>
    <w:rsid w:val="0078663A"/>
    <w:rsid w:val="0078665E"/>
    <w:rsid w:val="00786966"/>
    <w:rsid w:val="00786FEA"/>
    <w:rsid w:val="007871F3"/>
    <w:rsid w:val="0078720C"/>
    <w:rsid w:val="007872AD"/>
    <w:rsid w:val="007875BD"/>
    <w:rsid w:val="0078788B"/>
    <w:rsid w:val="00787B36"/>
    <w:rsid w:val="00787D9E"/>
    <w:rsid w:val="00787E12"/>
    <w:rsid w:val="00790402"/>
    <w:rsid w:val="00790535"/>
    <w:rsid w:val="00790548"/>
    <w:rsid w:val="00790CD8"/>
    <w:rsid w:val="00791240"/>
    <w:rsid w:val="00791AAE"/>
    <w:rsid w:val="00791B8E"/>
    <w:rsid w:val="00791F02"/>
    <w:rsid w:val="00792428"/>
    <w:rsid w:val="00792A62"/>
    <w:rsid w:val="00792A97"/>
    <w:rsid w:val="00792AF4"/>
    <w:rsid w:val="00792B4B"/>
    <w:rsid w:val="0079335F"/>
    <w:rsid w:val="00793430"/>
    <w:rsid w:val="00793C2D"/>
    <w:rsid w:val="00794BC7"/>
    <w:rsid w:val="00794E58"/>
    <w:rsid w:val="0079511E"/>
    <w:rsid w:val="00795132"/>
    <w:rsid w:val="00795322"/>
    <w:rsid w:val="0079574B"/>
    <w:rsid w:val="0079591E"/>
    <w:rsid w:val="00795B68"/>
    <w:rsid w:val="00795BE5"/>
    <w:rsid w:val="00795DCB"/>
    <w:rsid w:val="007960FB"/>
    <w:rsid w:val="00796304"/>
    <w:rsid w:val="0079635D"/>
    <w:rsid w:val="00796916"/>
    <w:rsid w:val="00796B2A"/>
    <w:rsid w:val="007972A1"/>
    <w:rsid w:val="00797367"/>
    <w:rsid w:val="007A000E"/>
    <w:rsid w:val="007A011D"/>
    <w:rsid w:val="007A0307"/>
    <w:rsid w:val="007A07F4"/>
    <w:rsid w:val="007A0CD7"/>
    <w:rsid w:val="007A0FA6"/>
    <w:rsid w:val="007A107A"/>
    <w:rsid w:val="007A15A1"/>
    <w:rsid w:val="007A18DD"/>
    <w:rsid w:val="007A1AE2"/>
    <w:rsid w:val="007A1C84"/>
    <w:rsid w:val="007A1F61"/>
    <w:rsid w:val="007A1F7F"/>
    <w:rsid w:val="007A227F"/>
    <w:rsid w:val="007A2471"/>
    <w:rsid w:val="007A2929"/>
    <w:rsid w:val="007A3473"/>
    <w:rsid w:val="007A3504"/>
    <w:rsid w:val="007A399A"/>
    <w:rsid w:val="007A3F55"/>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5C4"/>
    <w:rsid w:val="007B3BA9"/>
    <w:rsid w:val="007B3BD0"/>
    <w:rsid w:val="007B4C58"/>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9D"/>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534"/>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F0259"/>
    <w:rsid w:val="007F0810"/>
    <w:rsid w:val="007F0AA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7E5"/>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2"/>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AFA"/>
    <w:rsid w:val="00815CA1"/>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76"/>
    <w:rsid w:val="0082351A"/>
    <w:rsid w:val="008235B9"/>
    <w:rsid w:val="00823655"/>
    <w:rsid w:val="00823A69"/>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166"/>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968"/>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826"/>
    <w:rsid w:val="00847A96"/>
    <w:rsid w:val="00847C19"/>
    <w:rsid w:val="00847D51"/>
    <w:rsid w:val="00847F25"/>
    <w:rsid w:val="00850840"/>
    <w:rsid w:val="0085185E"/>
    <w:rsid w:val="00851C56"/>
    <w:rsid w:val="00851D7C"/>
    <w:rsid w:val="00851E50"/>
    <w:rsid w:val="0085231B"/>
    <w:rsid w:val="0085248C"/>
    <w:rsid w:val="008525A9"/>
    <w:rsid w:val="00852800"/>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2AA"/>
    <w:rsid w:val="00876646"/>
    <w:rsid w:val="00876689"/>
    <w:rsid w:val="00876A9A"/>
    <w:rsid w:val="00876E21"/>
    <w:rsid w:val="00877122"/>
    <w:rsid w:val="008771DD"/>
    <w:rsid w:val="008806CE"/>
    <w:rsid w:val="00880707"/>
    <w:rsid w:val="00880948"/>
    <w:rsid w:val="00880AC8"/>
    <w:rsid w:val="00880F90"/>
    <w:rsid w:val="00880FB2"/>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4F9C"/>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1150"/>
    <w:rsid w:val="008B11A5"/>
    <w:rsid w:val="008B1594"/>
    <w:rsid w:val="008B1A8C"/>
    <w:rsid w:val="008B1EFB"/>
    <w:rsid w:val="008B22CC"/>
    <w:rsid w:val="008B2566"/>
    <w:rsid w:val="008B2680"/>
    <w:rsid w:val="008B317D"/>
    <w:rsid w:val="008B38CA"/>
    <w:rsid w:val="008B3A2C"/>
    <w:rsid w:val="008B3A44"/>
    <w:rsid w:val="008B42DC"/>
    <w:rsid w:val="008B4453"/>
    <w:rsid w:val="008B4C7E"/>
    <w:rsid w:val="008B4F41"/>
    <w:rsid w:val="008B5097"/>
    <w:rsid w:val="008B547B"/>
    <w:rsid w:val="008B630C"/>
    <w:rsid w:val="008B664B"/>
    <w:rsid w:val="008B6CBC"/>
    <w:rsid w:val="008B6E80"/>
    <w:rsid w:val="008B72CA"/>
    <w:rsid w:val="008B769F"/>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59"/>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ECE"/>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2C4"/>
    <w:rsid w:val="008E6E79"/>
    <w:rsid w:val="008E7084"/>
    <w:rsid w:val="008E7891"/>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1F96"/>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173EA"/>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992"/>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41E"/>
    <w:rsid w:val="009406D6"/>
    <w:rsid w:val="00940ABE"/>
    <w:rsid w:val="00940AC9"/>
    <w:rsid w:val="00940E4F"/>
    <w:rsid w:val="00941186"/>
    <w:rsid w:val="009413B6"/>
    <w:rsid w:val="009415F2"/>
    <w:rsid w:val="009416B6"/>
    <w:rsid w:val="009429D9"/>
    <w:rsid w:val="00942A4E"/>
    <w:rsid w:val="00942E0C"/>
    <w:rsid w:val="0094308E"/>
    <w:rsid w:val="009433FF"/>
    <w:rsid w:val="00943479"/>
    <w:rsid w:val="00943700"/>
    <w:rsid w:val="00943796"/>
    <w:rsid w:val="0094381E"/>
    <w:rsid w:val="00943822"/>
    <w:rsid w:val="0094382A"/>
    <w:rsid w:val="0094421A"/>
    <w:rsid w:val="00944264"/>
    <w:rsid w:val="00944580"/>
    <w:rsid w:val="0094475A"/>
    <w:rsid w:val="00944784"/>
    <w:rsid w:val="00944CC8"/>
    <w:rsid w:val="00945045"/>
    <w:rsid w:val="00945094"/>
    <w:rsid w:val="00945100"/>
    <w:rsid w:val="00945232"/>
    <w:rsid w:val="00945267"/>
    <w:rsid w:val="00945680"/>
    <w:rsid w:val="00945D79"/>
    <w:rsid w:val="00945F15"/>
    <w:rsid w:val="00945F59"/>
    <w:rsid w:val="00945FE1"/>
    <w:rsid w:val="009466F7"/>
    <w:rsid w:val="0094674E"/>
    <w:rsid w:val="00946DF5"/>
    <w:rsid w:val="009472C0"/>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94A"/>
    <w:rsid w:val="00962B0E"/>
    <w:rsid w:val="00963123"/>
    <w:rsid w:val="00963742"/>
    <w:rsid w:val="00963785"/>
    <w:rsid w:val="009637D0"/>
    <w:rsid w:val="00963941"/>
    <w:rsid w:val="00963A54"/>
    <w:rsid w:val="00963C30"/>
    <w:rsid w:val="00963DEC"/>
    <w:rsid w:val="00964297"/>
    <w:rsid w:val="009648B1"/>
    <w:rsid w:val="009648FA"/>
    <w:rsid w:val="00964F8E"/>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5AE5"/>
    <w:rsid w:val="009762C7"/>
    <w:rsid w:val="00976BA2"/>
    <w:rsid w:val="00976C36"/>
    <w:rsid w:val="0097708E"/>
    <w:rsid w:val="0097738F"/>
    <w:rsid w:val="00977B4D"/>
    <w:rsid w:val="00980408"/>
    <w:rsid w:val="009807D6"/>
    <w:rsid w:val="00981000"/>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3B4"/>
    <w:rsid w:val="009843FC"/>
    <w:rsid w:val="00984CE6"/>
    <w:rsid w:val="00984CFF"/>
    <w:rsid w:val="00985632"/>
    <w:rsid w:val="00985868"/>
    <w:rsid w:val="0098604D"/>
    <w:rsid w:val="00986DEE"/>
    <w:rsid w:val="00986E3E"/>
    <w:rsid w:val="0098711A"/>
    <w:rsid w:val="0098729F"/>
    <w:rsid w:val="0098742D"/>
    <w:rsid w:val="009875A3"/>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5F5"/>
    <w:rsid w:val="009A264C"/>
    <w:rsid w:val="009A2AB8"/>
    <w:rsid w:val="009A2B54"/>
    <w:rsid w:val="009A304E"/>
    <w:rsid w:val="009A3201"/>
    <w:rsid w:val="009A395B"/>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7FF"/>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19"/>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516"/>
    <w:rsid w:val="009D1B8A"/>
    <w:rsid w:val="009D1BB0"/>
    <w:rsid w:val="009D1BE7"/>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28C"/>
    <w:rsid w:val="009F3715"/>
    <w:rsid w:val="009F3910"/>
    <w:rsid w:val="009F3B64"/>
    <w:rsid w:val="009F3DC7"/>
    <w:rsid w:val="009F4658"/>
    <w:rsid w:val="009F4721"/>
    <w:rsid w:val="009F472E"/>
    <w:rsid w:val="009F4A71"/>
    <w:rsid w:val="009F4F4B"/>
    <w:rsid w:val="009F500B"/>
    <w:rsid w:val="009F537D"/>
    <w:rsid w:val="009F5735"/>
    <w:rsid w:val="009F57D8"/>
    <w:rsid w:val="009F592A"/>
    <w:rsid w:val="009F5C45"/>
    <w:rsid w:val="009F6167"/>
    <w:rsid w:val="009F61B7"/>
    <w:rsid w:val="009F63C9"/>
    <w:rsid w:val="009F6784"/>
    <w:rsid w:val="009F6868"/>
    <w:rsid w:val="009F7A4A"/>
    <w:rsid w:val="009F7B95"/>
    <w:rsid w:val="00A0052D"/>
    <w:rsid w:val="00A00A3F"/>
    <w:rsid w:val="00A00D65"/>
    <w:rsid w:val="00A01A5F"/>
    <w:rsid w:val="00A02A60"/>
    <w:rsid w:val="00A02EBC"/>
    <w:rsid w:val="00A039F8"/>
    <w:rsid w:val="00A03ADC"/>
    <w:rsid w:val="00A045D9"/>
    <w:rsid w:val="00A050AD"/>
    <w:rsid w:val="00A05437"/>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16E"/>
    <w:rsid w:val="00A17468"/>
    <w:rsid w:val="00A17FBB"/>
    <w:rsid w:val="00A20456"/>
    <w:rsid w:val="00A2056A"/>
    <w:rsid w:val="00A208F7"/>
    <w:rsid w:val="00A20A34"/>
    <w:rsid w:val="00A2119E"/>
    <w:rsid w:val="00A21B6C"/>
    <w:rsid w:val="00A21F5D"/>
    <w:rsid w:val="00A222A7"/>
    <w:rsid w:val="00A22A9F"/>
    <w:rsid w:val="00A23080"/>
    <w:rsid w:val="00A23092"/>
    <w:rsid w:val="00A23739"/>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566E"/>
    <w:rsid w:val="00A45783"/>
    <w:rsid w:val="00A45A04"/>
    <w:rsid w:val="00A464B9"/>
    <w:rsid w:val="00A468E3"/>
    <w:rsid w:val="00A472FD"/>
    <w:rsid w:val="00A475E2"/>
    <w:rsid w:val="00A476A8"/>
    <w:rsid w:val="00A47882"/>
    <w:rsid w:val="00A47C21"/>
    <w:rsid w:val="00A47F9D"/>
    <w:rsid w:val="00A50060"/>
    <w:rsid w:val="00A50118"/>
    <w:rsid w:val="00A5023C"/>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EE"/>
    <w:rsid w:val="00A66631"/>
    <w:rsid w:val="00A66636"/>
    <w:rsid w:val="00A6679E"/>
    <w:rsid w:val="00A66940"/>
    <w:rsid w:val="00A66C0E"/>
    <w:rsid w:val="00A67341"/>
    <w:rsid w:val="00A67727"/>
    <w:rsid w:val="00A6782A"/>
    <w:rsid w:val="00A678F4"/>
    <w:rsid w:val="00A67944"/>
    <w:rsid w:val="00A67A06"/>
    <w:rsid w:val="00A67DCC"/>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420"/>
    <w:rsid w:val="00A825BD"/>
    <w:rsid w:val="00A82746"/>
    <w:rsid w:val="00A82963"/>
    <w:rsid w:val="00A82D1E"/>
    <w:rsid w:val="00A82D9E"/>
    <w:rsid w:val="00A8317C"/>
    <w:rsid w:val="00A831EE"/>
    <w:rsid w:val="00A834B6"/>
    <w:rsid w:val="00A84235"/>
    <w:rsid w:val="00A842F5"/>
    <w:rsid w:val="00A84A88"/>
    <w:rsid w:val="00A84BA6"/>
    <w:rsid w:val="00A84C11"/>
    <w:rsid w:val="00A84E13"/>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3962"/>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17B"/>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E4D"/>
    <w:rsid w:val="00AC2F54"/>
    <w:rsid w:val="00AC32F9"/>
    <w:rsid w:val="00AC3684"/>
    <w:rsid w:val="00AC3953"/>
    <w:rsid w:val="00AC3BB9"/>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3CA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880"/>
    <w:rsid w:val="00B05FE6"/>
    <w:rsid w:val="00B0612D"/>
    <w:rsid w:val="00B0658A"/>
    <w:rsid w:val="00B068E4"/>
    <w:rsid w:val="00B06F33"/>
    <w:rsid w:val="00B0700F"/>
    <w:rsid w:val="00B07316"/>
    <w:rsid w:val="00B07474"/>
    <w:rsid w:val="00B075D8"/>
    <w:rsid w:val="00B07717"/>
    <w:rsid w:val="00B07995"/>
    <w:rsid w:val="00B07AFE"/>
    <w:rsid w:val="00B07E77"/>
    <w:rsid w:val="00B10585"/>
    <w:rsid w:val="00B10BB5"/>
    <w:rsid w:val="00B10E23"/>
    <w:rsid w:val="00B11456"/>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8B5"/>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C5F"/>
    <w:rsid w:val="00B31DE2"/>
    <w:rsid w:val="00B32D03"/>
    <w:rsid w:val="00B32DB4"/>
    <w:rsid w:val="00B331BF"/>
    <w:rsid w:val="00B33236"/>
    <w:rsid w:val="00B336D2"/>
    <w:rsid w:val="00B33894"/>
    <w:rsid w:val="00B33D18"/>
    <w:rsid w:val="00B3409D"/>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1AA"/>
    <w:rsid w:val="00B6292D"/>
    <w:rsid w:val="00B629BF"/>
    <w:rsid w:val="00B629D4"/>
    <w:rsid w:val="00B62B42"/>
    <w:rsid w:val="00B63186"/>
    <w:rsid w:val="00B636F1"/>
    <w:rsid w:val="00B63983"/>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8C3"/>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095"/>
    <w:rsid w:val="00B81359"/>
    <w:rsid w:val="00B81721"/>
    <w:rsid w:val="00B81EE7"/>
    <w:rsid w:val="00B81EF7"/>
    <w:rsid w:val="00B81FCC"/>
    <w:rsid w:val="00B820C7"/>
    <w:rsid w:val="00B8247C"/>
    <w:rsid w:val="00B8255B"/>
    <w:rsid w:val="00B827CA"/>
    <w:rsid w:val="00B82862"/>
    <w:rsid w:val="00B82986"/>
    <w:rsid w:val="00B82C3B"/>
    <w:rsid w:val="00B82F68"/>
    <w:rsid w:val="00B831A7"/>
    <w:rsid w:val="00B836F4"/>
    <w:rsid w:val="00B83FE2"/>
    <w:rsid w:val="00B840C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72A"/>
    <w:rsid w:val="00BA280F"/>
    <w:rsid w:val="00BA287D"/>
    <w:rsid w:val="00BA2C60"/>
    <w:rsid w:val="00BA2DDE"/>
    <w:rsid w:val="00BA2F14"/>
    <w:rsid w:val="00BA37E8"/>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1223"/>
    <w:rsid w:val="00BB12B5"/>
    <w:rsid w:val="00BB13F2"/>
    <w:rsid w:val="00BB1D29"/>
    <w:rsid w:val="00BB20B2"/>
    <w:rsid w:val="00BB249F"/>
    <w:rsid w:val="00BB264C"/>
    <w:rsid w:val="00BB2EA1"/>
    <w:rsid w:val="00BB38AF"/>
    <w:rsid w:val="00BB3DEA"/>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C3F"/>
    <w:rsid w:val="00BC6D25"/>
    <w:rsid w:val="00BC7293"/>
    <w:rsid w:val="00BC7474"/>
    <w:rsid w:val="00BC7548"/>
    <w:rsid w:val="00BC7703"/>
    <w:rsid w:val="00BC7895"/>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AEF"/>
    <w:rsid w:val="00BD3BF0"/>
    <w:rsid w:val="00BD3CEA"/>
    <w:rsid w:val="00BD406A"/>
    <w:rsid w:val="00BD4EF5"/>
    <w:rsid w:val="00BD4FCE"/>
    <w:rsid w:val="00BD5113"/>
    <w:rsid w:val="00BD51F9"/>
    <w:rsid w:val="00BD54BE"/>
    <w:rsid w:val="00BD57A4"/>
    <w:rsid w:val="00BD5C1E"/>
    <w:rsid w:val="00BD5D78"/>
    <w:rsid w:val="00BD5E84"/>
    <w:rsid w:val="00BD61A7"/>
    <w:rsid w:val="00BD6A5F"/>
    <w:rsid w:val="00BD6E09"/>
    <w:rsid w:val="00BD74E8"/>
    <w:rsid w:val="00BD7946"/>
    <w:rsid w:val="00BD79FA"/>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0812"/>
    <w:rsid w:val="00BF1994"/>
    <w:rsid w:val="00BF1ACC"/>
    <w:rsid w:val="00BF2061"/>
    <w:rsid w:val="00BF26D7"/>
    <w:rsid w:val="00BF28D6"/>
    <w:rsid w:val="00BF2E00"/>
    <w:rsid w:val="00BF2E11"/>
    <w:rsid w:val="00BF30C6"/>
    <w:rsid w:val="00BF33CE"/>
    <w:rsid w:val="00BF35E0"/>
    <w:rsid w:val="00BF3675"/>
    <w:rsid w:val="00BF4340"/>
    <w:rsid w:val="00BF45BB"/>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6BA3"/>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7C"/>
    <w:rsid w:val="00C149A0"/>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B3"/>
    <w:rsid w:val="00C337D5"/>
    <w:rsid w:val="00C3385F"/>
    <w:rsid w:val="00C339F3"/>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0E6B"/>
    <w:rsid w:val="00C60E7E"/>
    <w:rsid w:val="00C6131D"/>
    <w:rsid w:val="00C618CE"/>
    <w:rsid w:val="00C6197C"/>
    <w:rsid w:val="00C61A7A"/>
    <w:rsid w:val="00C61BBC"/>
    <w:rsid w:val="00C6200D"/>
    <w:rsid w:val="00C62193"/>
    <w:rsid w:val="00C6242E"/>
    <w:rsid w:val="00C62837"/>
    <w:rsid w:val="00C62C8D"/>
    <w:rsid w:val="00C63670"/>
    <w:rsid w:val="00C63D55"/>
    <w:rsid w:val="00C63FFA"/>
    <w:rsid w:val="00C64873"/>
    <w:rsid w:val="00C648C8"/>
    <w:rsid w:val="00C648CF"/>
    <w:rsid w:val="00C64E1D"/>
    <w:rsid w:val="00C655BE"/>
    <w:rsid w:val="00C65611"/>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AC8"/>
    <w:rsid w:val="00C80DDC"/>
    <w:rsid w:val="00C81B67"/>
    <w:rsid w:val="00C81CD5"/>
    <w:rsid w:val="00C821EC"/>
    <w:rsid w:val="00C822D9"/>
    <w:rsid w:val="00C82686"/>
    <w:rsid w:val="00C82ECE"/>
    <w:rsid w:val="00C83671"/>
    <w:rsid w:val="00C83B84"/>
    <w:rsid w:val="00C83FCB"/>
    <w:rsid w:val="00C8449E"/>
    <w:rsid w:val="00C84CDC"/>
    <w:rsid w:val="00C85206"/>
    <w:rsid w:val="00C8522E"/>
    <w:rsid w:val="00C85B2E"/>
    <w:rsid w:val="00C85CD2"/>
    <w:rsid w:val="00C85E08"/>
    <w:rsid w:val="00C86068"/>
    <w:rsid w:val="00C86236"/>
    <w:rsid w:val="00C863BC"/>
    <w:rsid w:val="00C87176"/>
    <w:rsid w:val="00C875F3"/>
    <w:rsid w:val="00C87D18"/>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0B"/>
    <w:rsid w:val="00C96650"/>
    <w:rsid w:val="00C96821"/>
    <w:rsid w:val="00C9685E"/>
    <w:rsid w:val="00C96B7E"/>
    <w:rsid w:val="00C96F2A"/>
    <w:rsid w:val="00C973BD"/>
    <w:rsid w:val="00C97CA3"/>
    <w:rsid w:val="00C97D34"/>
    <w:rsid w:val="00CA01A3"/>
    <w:rsid w:val="00CA022B"/>
    <w:rsid w:val="00CA08DE"/>
    <w:rsid w:val="00CA0925"/>
    <w:rsid w:val="00CA0A45"/>
    <w:rsid w:val="00CA0CB5"/>
    <w:rsid w:val="00CA0D40"/>
    <w:rsid w:val="00CA0D4F"/>
    <w:rsid w:val="00CA1039"/>
    <w:rsid w:val="00CA13AF"/>
    <w:rsid w:val="00CA14BE"/>
    <w:rsid w:val="00CA1D09"/>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58C9"/>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1FDC"/>
    <w:rsid w:val="00CF315D"/>
    <w:rsid w:val="00CF3950"/>
    <w:rsid w:val="00CF3A94"/>
    <w:rsid w:val="00CF3BE3"/>
    <w:rsid w:val="00CF42C5"/>
    <w:rsid w:val="00CF43AB"/>
    <w:rsid w:val="00CF4921"/>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AAF"/>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607"/>
    <w:rsid w:val="00D477E1"/>
    <w:rsid w:val="00D47826"/>
    <w:rsid w:val="00D47908"/>
    <w:rsid w:val="00D47AE8"/>
    <w:rsid w:val="00D502B0"/>
    <w:rsid w:val="00D503D6"/>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3811"/>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3FED"/>
    <w:rsid w:val="00D8423D"/>
    <w:rsid w:val="00D84791"/>
    <w:rsid w:val="00D84EEA"/>
    <w:rsid w:val="00D85334"/>
    <w:rsid w:val="00D857B3"/>
    <w:rsid w:val="00D85B44"/>
    <w:rsid w:val="00D85BCA"/>
    <w:rsid w:val="00D85C04"/>
    <w:rsid w:val="00D86181"/>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1FFC"/>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4677"/>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C6F"/>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3F2"/>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4CE2"/>
    <w:rsid w:val="00E1545F"/>
    <w:rsid w:val="00E1549F"/>
    <w:rsid w:val="00E156CB"/>
    <w:rsid w:val="00E15841"/>
    <w:rsid w:val="00E16477"/>
    <w:rsid w:val="00E16F09"/>
    <w:rsid w:val="00E17061"/>
    <w:rsid w:val="00E17142"/>
    <w:rsid w:val="00E2053C"/>
    <w:rsid w:val="00E209FB"/>
    <w:rsid w:val="00E20ECB"/>
    <w:rsid w:val="00E20F53"/>
    <w:rsid w:val="00E20FE2"/>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3CC5"/>
    <w:rsid w:val="00E24231"/>
    <w:rsid w:val="00E245A2"/>
    <w:rsid w:val="00E245BB"/>
    <w:rsid w:val="00E246D8"/>
    <w:rsid w:val="00E25558"/>
    <w:rsid w:val="00E255BE"/>
    <w:rsid w:val="00E259AF"/>
    <w:rsid w:val="00E25A0A"/>
    <w:rsid w:val="00E25AC5"/>
    <w:rsid w:val="00E263C0"/>
    <w:rsid w:val="00E263C6"/>
    <w:rsid w:val="00E26AA4"/>
    <w:rsid w:val="00E27A28"/>
    <w:rsid w:val="00E27E20"/>
    <w:rsid w:val="00E30548"/>
    <w:rsid w:val="00E30951"/>
    <w:rsid w:val="00E30990"/>
    <w:rsid w:val="00E30F23"/>
    <w:rsid w:val="00E31181"/>
    <w:rsid w:val="00E311A0"/>
    <w:rsid w:val="00E31918"/>
    <w:rsid w:val="00E323DD"/>
    <w:rsid w:val="00E32CB1"/>
    <w:rsid w:val="00E3345B"/>
    <w:rsid w:val="00E3389C"/>
    <w:rsid w:val="00E33A00"/>
    <w:rsid w:val="00E33B4D"/>
    <w:rsid w:val="00E33F85"/>
    <w:rsid w:val="00E34178"/>
    <w:rsid w:val="00E345EB"/>
    <w:rsid w:val="00E34654"/>
    <w:rsid w:val="00E34791"/>
    <w:rsid w:val="00E35266"/>
    <w:rsid w:val="00E355B1"/>
    <w:rsid w:val="00E35AA0"/>
    <w:rsid w:val="00E3687F"/>
    <w:rsid w:val="00E3699B"/>
    <w:rsid w:val="00E36C6D"/>
    <w:rsid w:val="00E37327"/>
    <w:rsid w:val="00E3770B"/>
    <w:rsid w:val="00E37E1E"/>
    <w:rsid w:val="00E4004D"/>
    <w:rsid w:val="00E401CE"/>
    <w:rsid w:val="00E4041D"/>
    <w:rsid w:val="00E40C4E"/>
    <w:rsid w:val="00E40D13"/>
    <w:rsid w:val="00E40D1F"/>
    <w:rsid w:val="00E41101"/>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14"/>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6D3"/>
    <w:rsid w:val="00E57896"/>
    <w:rsid w:val="00E57BDC"/>
    <w:rsid w:val="00E60282"/>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BFC"/>
    <w:rsid w:val="00E70EF3"/>
    <w:rsid w:val="00E7120D"/>
    <w:rsid w:val="00E71A13"/>
    <w:rsid w:val="00E71B21"/>
    <w:rsid w:val="00E72082"/>
    <w:rsid w:val="00E72202"/>
    <w:rsid w:val="00E7259A"/>
    <w:rsid w:val="00E72CBA"/>
    <w:rsid w:val="00E73410"/>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420"/>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1259"/>
    <w:rsid w:val="00E91329"/>
    <w:rsid w:val="00E91526"/>
    <w:rsid w:val="00E91CAB"/>
    <w:rsid w:val="00E91DB5"/>
    <w:rsid w:val="00E9220E"/>
    <w:rsid w:val="00E922A3"/>
    <w:rsid w:val="00E9243E"/>
    <w:rsid w:val="00E92603"/>
    <w:rsid w:val="00E929A9"/>
    <w:rsid w:val="00E93210"/>
    <w:rsid w:val="00E9365D"/>
    <w:rsid w:val="00E93DCD"/>
    <w:rsid w:val="00E941C1"/>
    <w:rsid w:val="00E94453"/>
    <w:rsid w:val="00E94590"/>
    <w:rsid w:val="00E948D6"/>
    <w:rsid w:val="00E94A30"/>
    <w:rsid w:val="00E95026"/>
    <w:rsid w:val="00E9586F"/>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24D"/>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18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4A8"/>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488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6E"/>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66"/>
    <w:rsid w:val="00F248A6"/>
    <w:rsid w:val="00F24DB7"/>
    <w:rsid w:val="00F253CB"/>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2986"/>
    <w:rsid w:val="00F3327B"/>
    <w:rsid w:val="00F334C7"/>
    <w:rsid w:val="00F337D8"/>
    <w:rsid w:val="00F33848"/>
    <w:rsid w:val="00F33B46"/>
    <w:rsid w:val="00F33CE1"/>
    <w:rsid w:val="00F3418B"/>
    <w:rsid w:val="00F34883"/>
    <w:rsid w:val="00F3491B"/>
    <w:rsid w:val="00F3530F"/>
    <w:rsid w:val="00F35915"/>
    <w:rsid w:val="00F35A70"/>
    <w:rsid w:val="00F35CCA"/>
    <w:rsid w:val="00F36159"/>
    <w:rsid w:val="00F365CE"/>
    <w:rsid w:val="00F367D4"/>
    <w:rsid w:val="00F36841"/>
    <w:rsid w:val="00F368CE"/>
    <w:rsid w:val="00F402B6"/>
    <w:rsid w:val="00F4058B"/>
    <w:rsid w:val="00F40726"/>
    <w:rsid w:val="00F40BBB"/>
    <w:rsid w:val="00F40CFD"/>
    <w:rsid w:val="00F40DB4"/>
    <w:rsid w:val="00F40E60"/>
    <w:rsid w:val="00F41106"/>
    <w:rsid w:val="00F4117F"/>
    <w:rsid w:val="00F4165F"/>
    <w:rsid w:val="00F41963"/>
    <w:rsid w:val="00F41A5C"/>
    <w:rsid w:val="00F41C08"/>
    <w:rsid w:val="00F41EC1"/>
    <w:rsid w:val="00F4214B"/>
    <w:rsid w:val="00F422E6"/>
    <w:rsid w:val="00F4255C"/>
    <w:rsid w:val="00F427AA"/>
    <w:rsid w:val="00F42FE9"/>
    <w:rsid w:val="00F434D5"/>
    <w:rsid w:val="00F43909"/>
    <w:rsid w:val="00F443F4"/>
    <w:rsid w:val="00F44679"/>
    <w:rsid w:val="00F449F2"/>
    <w:rsid w:val="00F44C66"/>
    <w:rsid w:val="00F44F31"/>
    <w:rsid w:val="00F44FED"/>
    <w:rsid w:val="00F45181"/>
    <w:rsid w:val="00F45574"/>
    <w:rsid w:val="00F455F5"/>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70C"/>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E60"/>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A48"/>
    <w:rsid w:val="00F85EC5"/>
    <w:rsid w:val="00F85F06"/>
    <w:rsid w:val="00F8611B"/>
    <w:rsid w:val="00F863A0"/>
    <w:rsid w:val="00F86873"/>
    <w:rsid w:val="00F86910"/>
    <w:rsid w:val="00F86BC8"/>
    <w:rsid w:val="00F86C7E"/>
    <w:rsid w:val="00F872C3"/>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3EC"/>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9A"/>
    <w:rsid w:val="00FA1391"/>
    <w:rsid w:val="00FA14DF"/>
    <w:rsid w:val="00FA1566"/>
    <w:rsid w:val="00FA1904"/>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6C7"/>
    <w:rsid w:val="00FA6C21"/>
    <w:rsid w:val="00FA6F62"/>
    <w:rsid w:val="00FA7094"/>
    <w:rsid w:val="00FA78E7"/>
    <w:rsid w:val="00FA7B61"/>
    <w:rsid w:val="00FB038F"/>
    <w:rsid w:val="00FB07B4"/>
    <w:rsid w:val="00FB0810"/>
    <w:rsid w:val="00FB0D10"/>
    <w:rsid w:val="00FB16DF"/>
    <w:rsid w:val="00FB1AF0"/>
    <w:rsid w:val="00FB1E5D"/>
    <w:rsid w:val="00FB1F21"/>
    <w:rsid w:val="00FB1F8F"/>
    <w:rsid w:val="00FB21AF"/>
    <w:rsid w:val="00FB2524"/>
    <w:rsid w:val="00FB2575"/>
    <w:rsid w:val="00FB2F34"/>
    <w:rsid w:val="00FB38D6"/>
    <w:rsid w:val="00FB39E6"/>
    <w:rsid w:val="00FB4C94"/>
    <w:rsid w:val="00FB4EA7"/>
    <w:rsid w:val="00FB55CA"/>
    <w:rsid w:val="00FB5602"/>
    <w:rsid w:val="00FB5759"/>
    <w:rsid w:val="00FB5860"/>
    <w:rsid w:val="00FB5D0B"/>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911"/>
    <w:rsid w:val="00FC3B32"/>
    <w:rsid w:val="00FC3BA1"/>
    <w:rsid w:val="00FC3C95"/>
    <w:rsid w:val="00FC3E20"/>
    <w:rsid w:val="00FC4011"/>
    <w:rsid w:val="00FC4518"/>
    <w:rsid w:val="00FC4799"/>
    <w:rsid w:val="00FC47AD"/>
    <w:rsid w:val="00FC492F"/>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A2F"/>
    <w:rsid w:val="00FD2A8B"/>
    <w:rsid w:val="00FD2F16"/>
    <w:rsid w:val="00FD2F49"/>
    <w:rsid w:val="00FD30EF"/>
    <w:rsid w:val="00FD3335"/>
    <w:rsid w:val="00FD39A5"/>
    <w:rsid w:val="00FD3B34"/>
    <w:rsid w:val="00FD3DCB"/>
    <w:rsid w:val="00FD3E57"/>
    <w:rsid w:val="00FD43B6"/>
    <w:rsid w:val="00FD43E4"/>
    <w:rsid w:val="00FD4C9C"/>
    <w:rsid w:val="00FD53B2"/>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5DE"/>
    <w:rsid w:val="00FE4AF4"/>
    <w:rsid w:val="00FE4B10"/>
    <w:rsid w:val="00FE52DD"/>
    <w:rsid w:val="00FE577C"/>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B91"/>
    <w:rsid w:val="00FF2C5A"/>
    <w:rsid w:val="00FF2D8F"/>
    <w:rsid w:val="00FF2E3C"/>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customStyle="1" w:styleId="21">
    <w:name w:val="未处理的提及2"/>
    <w:basedOn w:val="a0"/>
    <w:uiPriority w:val="99"/>
    <w:semiHidden/>
    <w:unhideWhenUsed/>
    <w:rsid w:val="002B43E5"/>
    <w:rPr>
      <w:color w:val="605E5C"/>
      <w:shd w:val="clear" w:color="auto" w:fill="E1DFDD"/>
    </w:rPr>
  </w:style>
  <w:style w:type="paragraph" w:styleId="aff9">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Documents\GitHub\Rice_authenticity_ICP_new\rf_svm_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sz="1400"/>
              <a:t>Cross-validation result for model</a:t>
            </a:r>
            <a:r>
              <a:rPr lang="en-US" sz="1400" baseline="0"/>
              <a:t> training</a:t>
            </a:r>
            <a:r>
              <a:rPr lang="en-US" sz="1400"/>
              <a:t> </a:t>
            </a:r>
          </a:p>
        </c:rich>
      </c:tx>
      <c:layout>
        <c:manualLayout>
          <c:xMode val="edge"/>
          <c:yMode val="edge"/>
          <c:x val="0.13261188687913333"/>
          <c:y val="0"/>
        </c:manualLayout>
      </c:layout>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121141968032439"/>
          <c:y val="0.12342762063227954"/>
          <c:w val="0.86592971537240482"/>
          <c:h val="0.71923984959450793"/>
        </c:manualLayout>
      </c:layout>
      <c:lineChart>
        <c:grouping val="standard"/>
        <c:varyColors val="0"/>
        <c:ser>
          <c:idx val="0"/>
          <c:order val="0"/>
          <c:tx>
            <c:v>RF</c:v>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Sheet1!$A$2:$A$6</c:f>
              <c:numCache>
                <c:formatCode>General</c:formatCode>
                <c:ptCount val="5"/>
                <c:pt idx="0">
                  <c:v>1</c:v>
                </c:pt>
                <c:pt idx="1">
                  <c:v>2</c:v>
                </c:pt>
                <c:pt idx="2">
                  <c:v>3</c:v>
                </c:pt>
                <c:pt idx="3">
                  <c:v>4</c:v>
                </c:pt>
                <c:pt idx="4">
                  <c:v>5</c:v>
                </c:pt>
              </c:numCache>
            </c:numRef>
          </c:cat>
          <c:val>
            <c:numRef>
              <c:f>Sheet1!$B$2:$B$6</c:f>
              <c:numCache>
                <c:formatCode>0%</c:formatCode>
                <c:ptCount val="5"/>
                <c:pt idx="0">
                  <c:v>0.48727272700000002</c:v>
                </c:pt>
                <c:pt idx="1">
                  <c:v>0.83363636399999996</c:v>
                </c:pt>
                <c:pt idx="2">
                  <c:v>0.92181818199999999</c:v>
                </c:pt>
                <c:pt idx="3">
                  <c:v>1</c:v>
                </c:pt>
                <c:pt idx="4">
                  <c:v>1</c:v>
                </c:pt>
              </c:numCache>
            </c:numRef>
          </c:val>
          <c:smooth val="0"/>
          <c:extLst>
            <c:ext xmlns:c16="http://schemas.microsoft.com/office/drawing/2014/chart" uri="{C3380CC4-5D6E-409C-BE32-E72D297353CC}">
              <c16:uniqueId val="{00000000-B4EC-4A62-AD34-BBC51AA74FF5}"/>
            </c:ext>
          </c:extLst>
        </c:ser>
        <c:ser>
          <c:idx val="1"/>
          <c:order val="1"/>
          <c:tx>
            <c:v>SVM</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Sheet1!$A$2:$A$6</c:f>
              <c:numCache>
                <c:formatCode>General</c:formatCode>
                <c:ptCount val="5"/>
                <c:pt idx="0">
                  <c:v>1</c:v>
                </c:pt>
                <c:pt idx="1">
                  <c:v>2</c:v>
                </c:pt>
                <c:pt idx="2">
                  <c:v>3</c:v>
                </c:pt>
                <c:pt idx="3">
                  <c:v>4</c:v>
                </c:pt>
                <c:pt idx="4">
                  <c:v>5</c:v>
                </c:pt>
              </c:numCache>
            </c:numRef>
          </c:cat>
          <c:val>
            <c:numRef>
              <c:f>Sheet1!$C$2:$C$6</c:f>
              <c:numCache>
                <c:formatCode>0%</c:formatCode>
                <c:ptCount val="5"/>
                <c:pt idx="0">
                  <c:v>0.63545454499999998</c:v>
                </c:pt>
                <c:pt idx="1">
                  <c:v>0.86272727299999996</c:v>
                </c:pt>
                <c:pt idx="2">
                  <c:v>0.91181818199999998</c:v>
                </c:pt>
                <c:pt idx="3">
                  <c:v>1</c:v>
                </c:pt>
                <c:pt idx="4">
                  <c:v>1</c:v>
                </c:pt>
              </c:numCache>
            </c:numRef>
          </c:val>
          <c:smooth val="0"/>
          <c:extLst>
            <c:ext xmlns:c16="http://schemas.microsoft.com/office/drawing/2014/chart" uri="{C3380CC4-5D6E-409C-BE32-E72D297353CC}">
              <c16:uniqueId val="{00000001-B4EC-4A62-AD34-BBC51AA74FF5}"/>
            </c:ext>
          </c:extLst>
        </c:ser>
        <c:dLbls>
          <c:showLegendKey val="0"/>
          <c:showVal val="0"/>
          <c:showCatName val="0"/>
          <c:showSerName val="0"/>
          <c:showPercent val="0"/>
          <c:showBubbleSize val="0"/>
        </c:dLbls>
        <c:marker val="1"/>
        <c:smooth val="0"/>
        <c:axId val="870178936"/>
        <c:axId val="870180504"/>
      </c:lineChart>
      <c:catAx>
        <c:axId val="87017893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umber of featur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crossAx val="870180504"/>
        <c:crosses val="autoZero"/>
        <c:auto val="1"/>
        <c:lblAlgn val="ctr"/>
        <c:lblOffset val="100"/>
        <c:noMultiLvlLbl val="0"/>
      </c:catAx>
      <c:valAx>
        <c:axId val="870180504"/>
        <c:scaling>
          <c:orientation val="minMax"/>
          <c:max val="1.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Mean accuracy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70178936"/>
        <c:crosses val="autoZero"/>
        <c:crossBetween val="between"/>
      </c:valAx>
      <c:spPr>
        <a:noFill/>
        <a:ln>
          <a:noFill/>
        </a:ln>
        <a:effectLst/>
      </c:spPr>
    </c:plotArea>
    <c:legend>
      <c:legendPos val="b"/>
      <c:layout>
        <c:manualLayout>
          <c:xMode val="edge"/>
          <c:yMode val="edge"/>
          <c:x val="0.64185984893000991"/>
          <c:y val="0.7337385812523266"/>
          <c:w val="0.29111379395079007"/>
          <c:h val="5.6746921819606361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B05C8B8-DD70-487E-BDC3-5DA0F6778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7</TotalTime>
  <Pages>15</Pages>
  <Words>21517</Words>
  <Characters>122651</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258</cp:revision>
  <cp:lastPrinted>2020-01-14T05:59:00Z</cp:lastPrinted>
  <dcterms:created xsi:type="dcterms:W3CDTF">2020-03-29T08:18:00Z</dcterms:created>
  <dcterms:modified xsi:type="dcterms:W3CDTF">2020-03-3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